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416AC" w14:textId="77777777" w:rsidR="00A174CC" w:rsidRDefault="008815EE">
      <w:r>
        <w:rPr>
          <w:noProof/>
        </w:rPr>
        <w:drawing>
          <wp:anchor distT="0" distB="0" distL="114300" distR="114300" simplePos="0" relativeHeight="2" behindDoc="0" locked="0" layoutInCell="1" allowOverlap="1" wp14:anchorId="022C069D" wp14:editId="6E0667FC">
            <wp:simplePos x="0" y="0"/>
            <wp:positionH relativeFrom="column">
              <wp:posOffset>9525</wp:posOffset>
            </wp:positionH>
            <wp:positionV relativeFrom="paragraph">
              <wp:posOffset>55245</wp:posOffset>
            </wp:positionV>
            <wp:extent cx="1223010" cy="752475"/>
            <wp:effectExtent l="0" t="0" r="0" b="0"/>
            <wp:wrapSquare wrapText="bothSides"/>
            <wp:docPr id="1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5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301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E66958E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08456F4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008BDE9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A6A637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2E75D10D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78E1A1E2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p w14:paraId="0F7038A3" w14:textId="77777777" w:rsidR="00A174CC" w:rsidRDefault="008815EE">
      <w:pPr>
        <w:rPr>
          <w:rFonts w:ascii="Arial" w:hAnsi="Arial" w:cs="Arial"/>
          <w:sz w:val="22"/>
          <w:szCs w:val="22"/>
          <w:lang w:val="en-GB"/>
        </w:rPr>
      </w:pPr>
      <w:r>
        <w:rPr>
          <w:rFonts w:ascii="Arial" w:hAnsi="Arial" w:cs="Arial"/>
          <w:b/>
          <w:color w:val="000000"/>
        </w:rPr>
        <w:t>Part 1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 xml:space="preserve">TITLE, AUTHORS, APPROVALS, </w:t>
      </w:r>
      <w:proofErr w:type="spellStart"/>
      <w:r>
        <w:rPr>
          <w:rFonts w:ascii="Arial" w:hAnsi="Arial" w:cs="Arial"/>
          <w:b/>
          <w:color w:val="000000"/>
          <w:sz w:val="22"/>
          <w:szCs w:val="22"/>
          <w:u w:val="single"/>
        </w:rPr>
        <w:t>etc</w:t>
      </w:r>
      <w:proofErr w:type="spellEnd"/>
    </w:p>
    <w:p w14:paraId="5F396E33" w14:textId="77777777" w:rsidR="00A174CC" w:rsidRDefault="00A174CC">
      <w:pPr>
        <w:rPr>
          <w:rFonts w:ascii="Arial" w:hAnsi="Arial" w:cs="Arial"/>
          <w:sz w:val="22"/>
          <w:szCs w:val="22"/>
          <w:lang w:val="en-GB"/>
        </w:rPr>
      </w:pPr>
    </w:p>
    <w:tbl>
      <w:tblPr>
        <w:tblW w:w="9072" w:type="dxa"/>
        <w:tblInd w:w="127" w:type="dxa"/>
        <w:tblLook w:val="04A0" w:firstRow="1" w:lastRow="0" w:firstColumn="1" w:lastColumn="0" w:noHBand="0" w:noVBand="1"/>
      </w:tblPr>
      <w:tblGrid>
        <w:gridCol w:w="3553"/>
        <w:gridCol w:w="4809"/>
        <w:gridCol w:w="710"/>
      </w:tblGrid>
      <w:tr w:rsidR="00A174CC" w14:paraId="6479468A" w14:textId="77777777">
        <w:tc>
          <w:tcPr>
            <w:tcW w:w="3553" w:type="dxa"/>
            <w:tcBorders>
              <w:top w:val="double" w:sz="4" w:space="0" w:color="000000"/>
              <w:left w:val="doub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14:paraId="39458214" w14:textId="77777777" w:rsidR="00A174CC" w:rsidRDefault="008815EE">
            <w:pPr>
              <w:pStyle w:val="BodyTextIndent"/>
              <w:ind w:left="0" w:firstLine="0"/>
              <w:rPr>
                <w:rFonts w:ascii="Arial" w:hAnsi="Arial" w:cs="Arial"/>
                <w:b/>
                <w:i/>
                <w:sz w:val="36"/>
                <w:szCs w:val="36"/>
              </w:rPr>
            </w:pPr>
            <w:r>
              <w:rPr>
                <w:rFonts w:ascii="Arial" w:hAnsi="Arial" w:cs="Arial"/>
                <w:b/>
                <w:szCs w:val="24"/>
              </w:rPr>
              <w:t>Code assigned:</w:t>
            </w:r>
          </w:p>
        </w:tc>
        <w:tc>
          <w:tcPr>
            <w:tcW w:w="4809" w:type="dxa"/>
            <w:tcBorders>
              <w:top w:val="doub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</w:tcPr>
          <w:p w14:paraId="3A9C1428" w14:textId="582A34AE" w:rsidR="00A174CC" w:rsidRPr="00620282" w:rsidRDefault="006F12C6">
            <w:pPr>
              <w:pStyle w:val="BodyTextIndent"/>
              <w:ind w:left="0" w:firstLine="0"/>
              <w:jc w:val="center"/>
              <w:rPr>
                <w:rFonts w:ascii="Arial" w:hAnsi="Arial" w:cs="Arial"/>
                <w:b/>
                <w:bCs/>
                <w:i/>
                <w:iCs/>
                <w:sz w:val="28"/>
                <w:szCs w:val="28"/>
              </w:rPr>
            </w:pPr>
            <w:r w:rsidRPr="00620282">
              <w:rPr>
                <w:rFonts w:ascii="Arial" w:hAnsi="Arial" w:cs="Arial"/>
                <w:b/>
                <w:bCs/>
                <w:i/>
                <w:iCs/>
                <w:color w:val="000000" w:themeColor="text1"/>
                <w:sz w:val="28"/>
                <w:szCs w:val="28"/>
              </w:rPr>
              <w:t>2023.</w:t>
            </w:r>
            <w:r w:rsidR="00760CFC" w:rsidRPr="00620282">
              <w:rPr>
                <w:rFonts w:ascii="Arial" w:hAnsi="Arial" w:cs="Arial"/>
                <w:b/>
                <w:bCs/>
                <w:i/>
                <w:iCs/>
                <w:color w:val="000000" w:themeColor="text1"/>
                <w:sz w:val="28"/>
                <w:szCs w:val="28"/>
              </w:rPr>
              <w:t>015F</w:t>
            </w:r>
          </w:p>
        </w:tc>
        <w:tc>
          <w:tcPr>
            <w:tcW w:w="710" w:type="dxa"/>
            <w:tcBorders>
              <w:top w:val="double" w:sz="4" w:space="0" w:color="000000"/>
              <w:left w:val="sing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10BE02AC" w14:textId="77777777" w:rsidR="00A174CC" w:rsidRDefault="00A174CC">
            <w:pPr>
              <w:pStyle w:val="BodyTextIndent"/>
              <w:ind w:left="0" w:firstLine="0"/>
              <w:rPr>
                <w:rFonts w:ascii="Arial" w:hAnsi="Arial" w:cs="Arial"/>
              </w:rPr>
            </w:pPr>
          </w:p>
        </w:tc>
      </w:tr>
      <w:tr w:rsidR="00A174CC" w14:paraId="0AD321B2" w14:textId="77777777">
        <w:tc>
          <w:tcPr>
            <w:tcW w:w="9072" w:type="dxa"/>
            <w:gridSpan w:val="3"/>
            <w:tcBorders>
              <w:left w:val="double" w:sz="4" w:space="0" w:color="000000"/>
              <w:right w:val="double" w:sz="4" w:space="0" w:color="000000"/>
            </w:tcBorders>
            <w:shd w:val="clear" w:color="auto" w:fill="auto"/>
          </w:tcPr>
          <w:p w14:paraId="1B1B8BE9" w14:textId="40ED80F3" w:rsidR="00A174CC" w:rsidRPr="000A146A" w:rsidRDefault="008815EE" w:rsidP="00620282">
            <w:pPr>
              <w:spacing w:before="120"/>
              <w:rPr>
                <w:rFonts w:ascii="Arial" w:hAnsi="Arial" w:cs="Arial"/>
                <w:b/>
              </w:rPr>
            </w:pPr>
            <w:r w:rsidRPr="005D5765">
              <w:rPr>
                <w:rFonts w:ascii="Arial" w:hAnsi="Arial" w:cs="Arial"/>
                <w:b/>
              </w:rPr>
              <w:t>Short title:</w:t>
            </w:r>
            <w:r w:rsidRPr="005D5765">
              <w:rPr>
                <w:rFonts w:ascii="Arial" w:hAnsi="Arial" w:cs="Arial"/>
                <w:bCs/>
              </w:rPr>
              <w:t xml:space="preserve"> </w:t>
            </w:r>
            <w:r w:rsidR="009A7DDE" w:rsidRPr="005D5765">
              <w:rPr>
                <w:rFonts w:ascii="Arial" w:hAnsi="Arial" w:cs="Arial"/>
                <w:bCs/>
              </w:rPr>
              <w:t xml:space="preserve">Reorganize the order </w:t>
            </w:r>
            <w:proofErr w:type="spellStart"/>
            <w:r w:rsidR="009A7DDE" w:rsidRPr="005D5765">
              <w:rPr>
                <w:rFonts w:ascii="Arial" w:hAnsi="Arial" w:cs="Arial"/>
                <w:bCs/>
                <w:i/>
                <w:iCs/>
              </w:rPr>
              <w:t>Ghabrivirales</w:t>
            </w:r>
            <w:proofErr w:type="spellEnd"/>
            <w:r w:rsidR="009A7DDE" w:rsidRPr="005D5765">
              <w:rPr>
                <w:rFonts w:ascii="Arial" w:hAnsi="Arial" w:cs="Arial"/>
                <w:bCs/>
                <w:i/>
                <w:iCs/>
              </w:rPr>
              <w:t xml:space="preserve"> </w:t>
            </w:r>
            <w:r w:rsidR="009A7DDE" w:rsidRPr="005D5765">
              <w:rPr>
                <w:rFonts w:ascii="Arial" w:hAnsi="Arial" w:cs="Arial"/>
                <w:bCs/>
              </w:rPr>
              <w:t>to create three new suborders, 1</w:t>
            </w:r>
            <w:r w:rsidR="00182BE3" w:rsidRPr="005D5765">
              <w:rPr>
                <w:rFonts w:ascii="Arial" w:hAnsi="Arial" w:cs="Arial"/>
                <w:bCs/>
              </w:rPr>
              <w:t>5</w:t>
            </w:r>
            <w:r w:rsidR="009A7DDE" w:rsidRPr="000B1CA5">
              <w:rPr>
                <w:rFonts w:ascii="Arial" w:hAnsi="Arial" w:cs="Arial"/>
                <w:bCs/>
              </w:rPr>
              <w:t xml:space="preserve"> </w:t>
            </w:r>
            <w:r w:rsidR="009A7DDE" w:rsidRPr="005D5765">
              <w:rPr>
                <w:rFonts w:ascii="Arial" w:hAnsi="Arial" w:cs="Arial"/>
                <w:bCs/>
              </w:rPr>
              <w:t xml:space="preserve">new families, 12 </w:t>
            </w:r>
            <w:r w:rsidR="00256F2D" w:rsidRPr="005D5765">
              <w:rPr>
                <w:rFonts w:ascii="Arial" w:hAnsi="Arial" w:cs="Arial"/>
                <w:bCs/>
              </w:rPr>
              <w:t xml:space="preserve">new </w:t>
            </w:r>
            <w:r w:rsidR="009A7DDE" w:rsidRPr="005D5765">
              <w:rPr>
                <w:rFonts w:ascii="Arial" w:hAnsi="Arial" w:cs="Arial"/>
                <w:bCs/>
              </w:rPr>
              <w:t xml:space="preserve">genera, and </w:t>
            </w:r>
            <w:r w:rsidR="00256F2D" w:rsidRPr="000B1CA5">
              <w:rPr>
                <w:rFonts w:ascii="Arial" w:hAnsi="Arial" w:cs="Arial"/>
                <w:bCs/>
              </w:rPr>
              <w:t>1</w:t>
            </w:r>
            <w:r w:rsidR="00B36F90" w:rsidRPr="000B1CA5">
              <w:rPr>
                <w:rFonts w:ascii="Arial" w:hAnsi="Arial" w:cs="Arial"/>
                <w:bCs/>
              </w:rPr>
              <w:t>76</w:t>
            </w:r>
            <w:r w:rsidR="009A7DDE" w:rsidRPr="000B1CA5">
              <w:rPr>
                <w:rFonts w:ascii="Arial" w:hAnsi="Arial" w:cs="Arial"/>
                <w:bCs/>
              </w:rPr>
              <w:t xml:space="preserve"> </w:t>
            </w:r>
            <w:r w:rsidR="00256F2D" w:rsidRPr="000B1CA5">
              <w:rPr>
                <w:rFonts w:ascii="Arial" w:hAnsi="Arial" w:cs="Arial"/>
                <w:bCs/>
              </w:rPr>
              <w:t xml:space="preserve">new </w:t>
            </w:r>
            <w:r w:rsidR="009A7DDE" w:rsidRPr="000B1CA5">
              <w:rPr>
                <w:rFonts w:ascii="Arial" w:hAnsi="Arial" w:cs="Arial"/>
                <w:bCs/>
              </w:rPr>
              <w:t>species.</w:t>
            </w:r>
          </w:p>
        </w:tc>
      </w:tr>
      <w:tr w:rsidR="00A174CC" w14:paraId="4DFE888B" w14:textId="77777777">
        <w:trPr>
          <w:trHeight w:val="245"/>
        </w:trPr>
        <w:tc>
          <w:tcPr>
            <w:tcW w:w="9072" w:type="dxa"/>
            <w:gridSpan w:val="3"/>
            <w:tcBorders>
              <w:left w:val="double" w:sz="4" w:space="0" w:color="000000"/>
              <w:bottom w:val="double" w:sz="4" w:space="0" w:color="000000"/>
              <w:right w:val="double" w:sz="4" w:space="0" w:color="000000"/>
            </w:tcBorders>
            <w:shd w:val="clear" w:color="auto" w:fill="auto"/>
            <w:vAlign w:val="center"/>
          </w:tcPr>
          <w:p w14:paraId="60C0580B" w14:textId="77777777" w:rsidR="00A174CC" w:rsidRDefault="00A174CC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38C92193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uthor(s) and email address(es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368"/>
        <w:gridCol w:w="4704"/>
      </w:tblGrid>
      <w:tr w:rsidR="00A174CC" w14:paraId="67E4419A" w14:textId="77777777" w:rsidTr="000B1CA5">
        <w:tc>
          <w:tcPr>
            <w:tcW w:w="4368" w:type="dxa"/>
            <w:shd w:val="clear" w:color="auto" w:fill="auto"/>
          </w:tcPr>
          <w:p w14:paraId="653476AE" w14:textId="5FFD017B" w:rsidR="009A7DDE" w:rsidRDefault="009A7DDE" w:rsidP="009A7DD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ato Y</w:t>
            </w:r>
          </w:p>
          <w:p w14:paraId="2B9586AC" w14:textId="77777777" w:rsidR="009A7DDE" w:rsidRPr="00862B33" w:rsidRDefault="009A7DDE" w:rsidP="009A7DDE">
            <w:pPr>
              <w:rPr>
                <w:rFonts w:ascii="Arial" w:hAnsi="Arial" w:cs="Arial"/>
                <w:sz w:val="22"/>
                <w:szCs w:val="22"/>
              </w:rPr>
            </w:pPr>
            <w:r w:rsidRPr="00862B33">
              <w:rPr>
                <w:rFonts w:ascii="Arial" w:hAnsi="Arial" w:cs="Arial"/>
                <w:sz w:val="22"/>
                <w:szCs w:val="22"/>
              </w:rPr>
              <w:t xml:space="preserve">and the ICTV </w:t>
            </w:r>
            <w:proofErr w:type="spellStart"/>
            <w:r>
              <w:rPr>
                <w:rFonts w:ascii="Arial" w:hAnsi="Arial" w:cs="Arial"/>
                <w:i/>
                <w:sz w:val="22"/>
                <w:szCs w:val="22"/>
              </w:rPr>
              <w:t>Totiviridae</w:t>
            </w:r>
            <w:proofErr w:type="spellEnd"/>
            <w:r w:rsidRPr="00862B33">
              <w:rPr>
                <w:rFonts w:ascii="Arial" w:hAnsi="Arial" w:cs="Arial"/>
                <w:sz w:val="22"/>
                <w:szCs w:val="22"/>
              </w:rPr>
              <w:t xml:space="preserve"> Study Groups:</w:t>
            </w:r>
          </w:p>
          <w:p w14:paraId="225C2E1B" w14:textId="2AAC2568" w:rsidR="009A7DDE" w:rsidRPr="00620282" w:rsidRDefault="009A7DDE" w:rsidP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proofErr w:type="spellStart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Castón</w:t>
            </w:r>
            <w:proofErr w:type="spellEnd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 xml:space="preserve"> JR</w:t>
            </w:r>
          </w:p>
          <w:p w14:paraId="45618F6F" w14:textId="29A45903" w:rsidR="009A7DDE" w:rsidRPr="00620282" w:rsidRDefault="009A7DDE" w:rsidP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proofErr w:type="spellStart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Hillman</w:t>
            </w:r>
            <w:proofErr w:type="spellEnd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 xml:space="preserve"> BI </w:t>
            </w:r>
          </w:p>
          <w:p w14:paraId="4AC8760E" w14:textId="28FDBF65" w:rsidR="009A7DDE" w:rsidRPr="00620282" w:rsidRDefault="009A7DDE" w:rsidP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Kim D-H</w:t>
            </w:r>
          </w:p>
          <w:p w14:paraId="0765E409" w14:textId="1F1FFB70" w:rsidR="009A7DDE" w:rsidRPr="00620282" w:rsidRDefault="009A7DDE" w:rsidP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proofErr w:type="spellStart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Kondo</w:t>
            </w:r>
            <w:proofErr w:type="spellEnd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 xml:space="preserve"> H</w:t>
            </w:r>
          </w:p>
          <w:p w14:paraId="6AE9E4CA" w14:textId="47FF1045" w:rsidR="009A7DDE" w:rsidRPr="00620282" w:rsidRDefault="009A7DDE" w:rsidP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Nibert M</w:t>
            </w:r>
            <w:r w:rsidR="00620282" w:rsidRPr="00620282">
              <w:rPr>
                <w:rFonts w:ascii="Arial" w:hAnsi="Arial" w:cs="Arial"/>
                <w:sz w:val="22"/>
                <w:szCs w:val="22"/>
                <w:lang w:val="pt-BR"/>
              </w:rPr>
              <w:t>L</w:t>
            </w:r>
          </w:p>
          <w:p w14:paraId="29FB0A14" w14:textId="0F5EEEE2" w:rsidR="009A7DDE" w:rsidRPr="00620282" w:rsidRDefault="009A7DDE" w:rsidP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Lanza D</w:t>
            </w:r>
          </w:p>
          <w:p w14:paraId="1EBE5BF0" w14:textId="22307F49" w:rsidR="009A7DDE" w:rsidRPr="00620282" w:rsidRDefault="009A7DDE" w:rsidP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Sabanadzovic</w:t>
            </w:r>
            <w:r w:rsidR="00620282">
              <w:rPr>
                <w:rFonts w:ascii="Arial" w:hAnsi="Arial" w:cs="Arial"/>
                <w:sz w:val="22"/>
                <w:szCs w:val="22"/>
                <w:lang w:val="pt-BR"/>
              </w:rPr>
              <w:t xml:space="preserve"> S</w:t>
            </w:r>
          </w:p>
          <w:p w14:paraId="07D9C249" w14:textId="78198F29" w:rsidR="009A7DDE" w:rsidRPr="00620282" w:rsidRDefault="009A7DDE" w:rsidP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proofErr w:type="spellStart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Stenger</w:t>
            </w:r>
            <w:proofErr w:type="spellEnd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 xml:space="preserve"> D</w:t>
            </w:r>
          </w:p>
          <w:p w14:paraId="2B063EB8" w14:textId="7C5F890C" w:rsidR="009A7DDE" w:rsidRDefault="009A7DDE" w:rsidP="009A7DD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W</w:t>
            </w:r>
            <w:r>
              <w:rPr>
                <w:rFonts w:ascii="Arial" w:hAnsi="Arial" w:cs="Arial"/>
                <w:sz w:val="22"/>
                <w:szCs w:val="22"/>
              </w:rPr>
              <w:t>u M</w:t>
            </w:r>
          </w:p>
          <w:p w14:paraId="29A0E3C6" w14:textId="764CD3A0" w:rsidR="009A7DDE" w:rsidRDefault="009A7DDE" w:rsidP="009A7DD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S</w:t>
            </w:r>
            <w:r>
              <w:rPr>
                <w:rFonts w:ascii="Arial" w:hAnsi="Arial" w:cs="Arial"/>
                <w:sz w:val="22"/>
                <w:szCs w:val="22"/>
              </w:rPr>
              <w:t>uzuki N</w:t>
            </w:r>
          </w:p>
          <w:p w14:paraId="5B4DA00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4704" w:type="dxa"/>
            <w:shd w:val="clear" w:color="auto" w:fill="auto"/>
          </w:tcPr>
          <w:p w14:paraId="4C0145EC" w14:textId="6D268845" w:rsidR="00A174CC" w:rsidRPr="000B1CA5" w:rsidRDefault="00620282" w:rsidP="00620282">
            <w:pPr>
              <w:rPr>
                <w:rFonts w:ascii="Arial" w:hAnsi="Arial" w:cs="Arial"/>
                <w:color w:val="000000" w:themeColor="text1"/>
                <w:sz w:val="22"/>
                <w:szCs w:val="22"/>
              </w:rPr>
            </w:pPr>
            <w:r w:rsidRPr="00620282">
              <w:rPr>
                <w:rFonts w:ascii="Arial" w:hAnsi="Arial" w:cs="Arial"/>
                <w:color w:val="000000" w:themeColor="text1"/>
                <w:sz w:val="22"/>
                <w:szCs w:val="22"/>
              </w:rPr>
              <w:t>ysato1@uni-koeln.de; jrcaston@cnb.csic.es; bradley.hillman@rutgers.edu; dhkim@jbnu.ac.kr; hkondo@okayama-u.ac.jp; max_nibert@hms.harvard.edu; danielclanza@gmail.com; SSabanadzovic@entomology.msstate.edu; Drake.Stenger@ars.usda.gov; mingde@mail.hzau.edu.cn; nsuzuki@okayama-u.ac.jp</w:t>
            </w:r>
          </w:p>
        </w:tc>
      </w:tr>
    </w:tbl>
    <w:p w14:paraId="66BE9775" w14:textId="398FD4A2" w:rsidR="00A174CC" w:rsidRPr="00620282" w:rsidRDefault="008815EE" w:rsidP="00620282">
      <w:pPr>
        <w:spacing w:before="120" w:after="120"/>
        <w:rPr>
          <w:rFonts w:ascii="Arial" w:hAnsi="Arial" w:cs="Arial"/>
          <w:color w:val="0000FF"/>
          <w:sz w:val="20"/>
          <w:szCs w:val="20"/>
        </w:rPr>
      </w:pPr>
      <w:r>
        <w:rPr>
          <w:rFonts w:ascii="Arial" w:hAnsi="Arial" w:cs="Arial"/>
          <w:b/>
        </w:rPr>
        <w:t>Author(s) institutional address(es) (optional)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467A41D" w14:textId="77777777">
        <w:tc>
          <w:tcPr>
            <w:tcW w:w="9072" w:type="dxa"/>
            <w:shd w:val="clear" w:color="auto" w:fill="auto"/>
          </w:tcPr>
          <w:p w14:paraId="38C55B9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61DDAC9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1033F5C1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70FAC7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Corresponding autho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:rsidRPr="00620282" w14:paraId="5D211014" w14:textId="77777777">
        <w:tc>
          <w:tcPr>
            <w:tcW w:w="9072" w:type="dxa"/>
            <w:shd w:val="clear" w:color="auto" w:fill="auto"/>
          </w:tcPr>
          <w:p w14:paraId="09C17DBE" w14:textId="139B2D98" w:rsidR="00A174CC" w:rsidRPr="00620282" w:rsidRDefault="009A7DDE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  <w:proofErr w:type="spellStart"/>
            <w:r w:rsidRPr="00620282">
              <w:rPr>
                <w:rFonts w:ascii="Arial" w:hAnsi="Arial" w:cs="Arial" w:hint="eastAsia"/>
                <w:sz w:val="22"/>
                <w:szCs w:val="22"/>
                <w:lang w:val="pt-BR"/>
              </w:rPr>
              <w:t>N</w:t>
            </w:r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obuhiro</w:t>
            </w:r>
            <w:proofErr w:type="spellEnd"/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 xml:space="preserve"> Suzuki &lt;</w:t>
            </w:r>
            <w:hyperlink r:id="rId9" w:history="1">
              <w:r w:rsidRPr="00620282">
                <w:rPr>
                  <w:rStyle w:val="Hyperlink"/>
                  <w:rFonts w:ascii="Arial" w:hAnsi="Arial" w:cs="Arial"/>
                  <w:sz w:val="22"/>
                  <w:szCs w:val="22"/>
                  <w:lang w:val="pt-BR"/>
                </w:rPr>
                <w:t>nsuzuki@okayama-u.ac.jp</w:t>
              </w:r>
            </w:hyperlink>
            <w:r w:rsidRPr="00620282">
              <w:rPr>
                <w:rFonts w:ascii="Arial" w:hAnsi="Arial" w:cs="Arial"/>
                <w:sz w:val="22"/>
                <w:szCs w:val="22"/>
                <w:lang w:val="pt-BR"/>
              </w:rPr>
              <w:t>&gt;</w:t>
            </w:r>
          </w:p>
          <w:p w14:paraId="7F578F4A" w14:textId="77777777" w:rsidR="00437970" w:rsidRPr="00620282" w:rsidRDefault="00437970">
            <w:pPr>
              <w:rPr>
                <w:rFonts w:ascii="Arial" w:hAnsi="Arial" w:cs="Arial"/>
                <w:sz w:val="22"/>
                <w:szCs w:val="22"/>
                <w:lang w:val="pt-BR"/>
              </w:rPr>
            </w:pPr>
          </w:p>
        </w:tc>
      </w:tr>
    </w:tbl>
    <w:p w14:paraId="5872B564" w14:textId="77777777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List the ICTV Study Group(s) that have seen this </w:t>
      </w:r>
      <w:proofErr w:type="gramStart"/>
      <w:r>
        <w:rPr>
          <w:rFonts w:ascii="Arial" w:hAnsi="Arial" w:cs="Arial"/>
          <w:b/>
        </w:rPr>
        <w:t>proposal</w:t>
      </w:r>
      <w:proofErr w:type="gramEnd"/>
    </w:p>
    <w:p w14:paraId="3A50F9C2" w14:textId="77777777" w:rsidR="00437970" w:rsidRDefault="00437970"/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30BD955D" w14:textId="77777777">
        <w:tc>
          <w:tcPr>
            <w:tcW w:w="9072" w:type="dxa"/>
            <w:shd w:val="clear" w:color="auto" w:fill="auto"/>
          </w:tcPr>
          <w:p w14:paraId="45F51824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6FE43341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208F33A9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417E8C0" w14:textId="7C77ACDC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ICTV </w:t>
      </w:r>
      <w:r w:rsidR="0037243A">
        <w:rPr>
          <w:rFonts w:ascii="Arial" w:hAnsi="Arial" w:cs="Arial"/>
          <w:b/>
        </w:rPr>
        <w:t>S</w:t>
      </w:r>
      <w:r>
        <w:rPr>
          <w:rFonts w:ascii="Arial" w:hAnsi="Arial" w:cs="Arial"/>
          <w:b/>
        </w:rPr>
        <w:t xml:space="preserve">tudy </w:t>
      </w:r>
      <w:r w:rsidR="0037243A">
        <w:rPr>
          <w:rFonts w:ascii="Arial" w:hAnsi="Arial" w:cs="Arial"/>
          <w:b/>
        </w:rPr>
        <w:t>G</w:t>
      </w:r>
      <w:r>
        <w:rPr>
          <w:rFonts w:ascii="Arial" w:hAnsi="Arial" w:cs="Arial"/>
          <w:b/>
        </w:rPr>
        <w:t>roup comments and response of proposer</w:t>
      </w:r>
    </w:p>
    <w:p w14:paraId="0D538D50" w14:textId="77777777" w:rsidR="00A174CC" w:rsidRDefault="00A174CC">
      <w:pPr>
        <w:rPr>
          <w:rFonts w:ascii="Arial" w:hAnsi="Arial" w:cs="Arial"/>
          <w:color w:val="0000FF"/>
          <w:sz w:val="20"/>
          <w:szCs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7D72A422" w14:textId="77777777">
        <w:tc>
          <w:tcPr>
            <w:tcW w:w="9072" w:type="dxa"/>
            <w:shd w:val="clear" w:color="auto" w:fill="auto"/>
          </w:tcPr>
          <w:p w14:paraId="5960DB87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73D29CFC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71DD72AB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57850587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073E55EA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6F25631" w14:textId="77777777" w:rsidR="00620282" w:rsidRDefault="00620282" w:rsidP="0037243A">
      <w:pPr>
        <w:spacing w:before="120" w:after="120"/>
        <w:rPr>
          <w:rFonts w:ascii="Arial" w:hAnsi="Arial" w:cs="Arial"/>
          <w:b/>
        </w:rPr>
      </w:pPr>
    </w:p>
    <w:p w14:paraId="368D6CB8" w14:textId="5DDD1EC5" w:rsidR="0037243A" w:rsidRDefault="0037243A" w:rsidP="0037243A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ICTV Study Group votes on proposal</w:t>
      </w:r>
    </w:p>
    <w:p w14:paraId="4B508B7C" w14:textId="77777777" w:rsidR="0037243A" w:rsidRPr="000F51F4" w:rsidRDefault="0037243A" w:rsidP="0037243A">
      <w:pPr>
        <w:rPr>
          <w:rFonts w:ascii="Arial" w:hAnsi="Arial" w:cs="Arial"/>
          <w:color w:val="0000FF"/>
          <w:sz w:val="20"/>
          <w:szCs w:val="20"/>
          <w:u w:val="single"/>
        </w:rPr>
      </w:pPr>
    </w:p>
    <w:tbl>
      <w:tblPr>
        <w:tblStyle w:val="TableGrid"/>
        <w:tblW w:w="9072" w:type="dxa"/>
        <w:tblInd w:w="137" w:type="dxa"/>
        <w:tblLayout w:type="fixed"/>
        <w:tblLook w:val="04A0" w:firstRow="1" w:lastRow="0" w:firstColumn="1" w:lastColumn="0" w:noHBand="0" w:noVBand="1"/>
      </w:tblPr>
      <w:tblGrid>
        <w:gridCol w:w="2977"/>
        <w:gridCol w:w="1984"/>
        <w:gridCol w:w="1985"/>
        <w:gridCol w:w="2126"/>
      </w:tblGrid>
      <w:tr w:rsidR="0037243A" w14:paraId="7DCD6D13" w14:textId="565F9AE3" w:rsidTr="0037243A">
        <w:tc>
          <w:tcPr>
            <w:tcW w:w="2977" w:type="dxa"/>
            <w:vMerge w:val="restart"/>
            <w:shd w:val="clear" w:color="auto" w:fill="auto"/>
          </w:tcPr>
          <w:p w14:paraId="042D318C" w14:textId="1900F67B" w:rsidR="0037243A" w:rsidRDefault="0037243A" w:rsidP="000A0D80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Study </w:t>
            </w:r>
            <w:r w:rsidR="004F3196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oup</w:t>
            </w:r>
          </w:p>
        </w:tc>
        <w:tc>
          <w:tcPr>
            <w:tcW w:w="6095" w:type="dxa"/>
            <w:gridSpan w:val="3"/>
            <w:shd w:val="clear" w:color="auto" w:fill="auto"/>
          </w:tcPr>
          <w:p w14:paraId="2CC5EB5B" w14:textId="6311375D" w:rsidR="0037243A" w:rsidRDefault="0037243A" w:rsidP="0037243A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Number of member</w:t>
            </w:r>
            <w:r w:rsidR="000F51F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</w:tr>
      <w:tr w:rsidR="0037243A" w14:paraId="09ADD7D8" w14:textId="796C02A4" w:rsidTr="004F3196">
        <w:tc>
          <w:tcPr>
            <w:tcW w:w="2977" w:type="dxa"/>
            <w:vMerge/>
            <w:shd w:val="clear" w:color="auto" w:fill="auto"/>
          </w:tcPr>
          <w:p w14:paraId="4CDE6FC8" w14:textId="77777777" w:rsidR="0037243A" w:rsidRDefault="0037243A" w:rsidP="000A0D80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84" w:type="dxa"/>
            <w:shd w:val="clear" w:color="auto" w:fill="auto"/>
          </w:tcPr>
          <w:p w14:paraId="0C732B7E" w14:textId="10977B36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Votes 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support</w:t>
            </w:r>
          </w:p>
        </w:tc>
        <w:tc>
          <w:tcPr>
            <w:tcW w:w="1985" w:type="dxa"/>
            <w:shd w:val="clear" w:color="auto" w:fill="auto"/>
          </w:tcPr>
          <w:p w14:paraId="39584077" w14:textId="5A1B6183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Votes against</w:t>
            </w:r>
          </w:p>
        </w:tc>
        <w:tc>
          <w:tcPr>
            <w:tcW w:w="2126" w:type="dxa"/>
          </w:tcPr>
          <w:p w14:paraId="3FAE5653" w14:textId="1C50F0C2" w:rsidR="0037243A" w:rsidRPr="004F3196" w:rsidRDefault="000F51F4" w:rsidP="0037243A">
            <w:pPr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sz w:val="22"/>
                <w:szCs w:val="22"/>
              </w:rPr>
              <w:t>N</w:t>
            </w:r>
            <w:r w:rsidR="0037243A" w:rsidRPr="004F3196">
              <w:rPr>
                <w:rFonts w:ascii="Arial" w:hAnsi="Arial" w:cs="Arial"/>
                <w:b/>
                <w:bCs/>
                <w:sz w:val="22"/>
                <w:szCs w:val="22"/>
              </w:rPr>
              <w:t>o vote</w:t>
            </w:r>
          </w:p>
        </w:tc>
      </w:tr>
      <w:tr w:rsidR="009A7DDE" w14:paraId="1702CDE1" w14:textId="10B24E51" w:rsidTr="004F3196">
        <w:tc>
          <w:tcPr>
            <w:tcW w:w="2977" w:type="dxa"/>
            <w:shd w:val="clear" w:color="auto" w:fill="auto"/>
          </w:tcPr>
          <w:p w14:paraId="6D3E3F4D" w14:textId="183F7480" w:rsidR="009A7DDE" w:rsidRDefault="009A7DDE" w:rsidP="009A7DDE">
            <w:pPr>
              <w:rPr>
                <w:rFonts w:ascii="Arial" w:hAnsi="Arial" w:cs="Arial"/>
                <w:sz w:val="22"/>
                <w:szCs w:val="22"/>
              </w:rPr>
            </w:pPr>
            <w:proofErr w:type="spellStart"/>
            <w:r w:rsidRPr="004F51E6">
              <w:rPr>
                <w:rFonts w:ascii="Arial" w:hAnsi="Arial" w:cs="Arial" w:hint="eastAsia"/>
                <w:i/>
                <w:iCs/>
                <w:sz w:val="22"/>
                <w:szCs w:val="22"/>
              </w:rPr>
              <w:t>T</w:t>
            </w:r>
            <w:r w:rsidRPr="004F51E6">
              <w:rPr>
                <w:rFonts w:ascii="Arial" w:hAnsi="Arial" w:cs="Arial"/>
                <w:i/>
                <w:iCs/>
                <w:sz w:val="22"/>
                <w:szCs w:val="22"/>
              </w:rPr>
              <w:t>otiviridae</w:t>
            </w:r>
            <w:proofErr w:type="spellEnd"/>
          </w:p>
        </w:tc>
        <w:tc>
          <w:tcPr>
            <w:tcW w:w="1984" w:type="dxa"/>
            <w:shd w:val="clear" w:color="auto" w:fill="auto"/>
          </w:tcPr>
          <w:p w14:paraId="080F51E8" w14:textId="55650E84" w:rsidR="009A7DDE" w:rsidRDefault="009A7DDE" w:rsidP="009A7DD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1</w:t>
            </w: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985" w:type="dxa"/>
            <w:shd w:val="clear" w:color="auto" w:fill="auto"/>
          </w:tcPr>
          <w:p w14:paraId="4EC5D82B" w14:textId="20EACAC0" w:rsidR="009A7DDE" w:rsidRDefault="009A7DDE" w:rsidP="009A7DD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0</w:t>
            </w:r>
          </w:p>
        </w:tc>
        <w:tc>
          <w:tcPr>
            <w:tcW w:w="2126" w:type="dxa"/>
          </w:tcPr>
          <w:p w14:paraId="23732184" w14:textId="6A70F7B2" w:rsidR="009A7DDE" w:rsidRDefault="009A7DDE" w:rsidP="009A7DDE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0</w:t>
            </w:r>
          </w:p>
        </w:tc>
      </w:tr>
    </w:tbl>
    <w:p w14:paraId="757F7B09" w14:textId="77777777" w:rsidR="00620282" w:rsidRDefault="00620282">
      <w:pPr>
        <w:spacing w:before="120" w:after="120"/>
        <w:rPr>
          <w:rFonts w:ascii="Arial" w:hAnsi="Arial" w:cs="Arial"/>
          <w:b/>
        </w:rPr>
      </w:pPr>
    </w:p>
    <w:p w14:paraId="320F9A0C" w14:textId="19E15B7D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Authority to use the name of a living </w:t>
      </w:r>
      <w:proofErr w:type="gramStart"/>
      <w:r>
        <w:rPr>
          <w:rFonts w:ascii="Arial" w:hAnsi="Arial" w:cs="Arial"/>
          <w:b/>
        </w:rPr>
        <w:t>person</w:t>
      </w:r>
      <w:proofErr w:type="gramEnd"/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7939"/>
        <w:gridCol w:w="1133"/>
      </w:tblGrid>
      <w:tr w:rsidR="00A174CC" w14:paraId="34706E93" w14:textId="77777777">
        <w:tc>
          <w:tcPr>
            <w:tcW w:w="7938" w:type="dxa"/>
            <w:shd w:val="clear" w:color="auto" w:fill="auto"/>
          </w:tcPr>
          <w:p w14:paraId="41B3284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Is any taxon name used here derived from that of a living person (Y/N)</w:t>
            </w:r>
          </w:p>
        </w:tc>
        <w:tc>
          <w:tcPr>
            <w:tcW w:w="1133" w:type="dxa"/>
            <w:shd w:val="clear" w:color="auto" w:fill="auto"/>
          </w:tcPr>
          <w:p w14:paraId="111D847D" w14:textId="68CB4FBD" w:rsidR="00A174CC" w:rsidRPr="000A146A" w:rsidRDefault="00C96312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 w:hint="eastAsia"/>
                <w:sz w:val="22"/>
                <w:szCs w:val="22"/>
              </w:rPr>
              <w:t>N</w:t>
            </w:r>
          </w:p>
        </w:tc>
      </w:tr>
    </w:tbl>
    <w:p w14:paraId="584EDBF6" w14:textId="77777777" w:rsidR="00A174CC" w:rsidRDefault="00A174CC">
      <w:pPr>
        <w:rPr>
          <w:rFonts w:ascii="Arial" w:hAnsi="Arial" w:cs="Arial"/>
          <w:iCs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2692"/>
        <w:gridCol w:w="3403"/>
        <w:gridCol w:w="2977"/>
      </w:tblGrid>
      <w:tr w:rsidR="00A174CC" w14:paraId="69A0FA8F" w14:textId="77777777">
        <w:tc>
          <w:tcPr>
            <w:tcW w:w="2692" w:type="dxa"/>
            <w:shd w:val="clear" w:color="auto" w:fill="auto"/>
          </w:tcPr>
          <w:p w14:paraId="64594F0C" w14:textId="77777777" w:rsidR="00A174CC" w:rsidRDefault="008815EE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Taxon name</w:t>
            </w:r>
          </w:p>
        </w:tc>
        <w:tc>
          <w:tcPr>
            <w:tcW w:w="3403" w:type="dxa"/>
            <w:shd w:val="clear" w:color="auto" w:fill="auto"/>
          </w:tcPr>
          <w:p w14:paraId="513A61AA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son from whom the name is derived</w:t>
            </w:r>
          </w:p>
        </w:tc>
        <w:tc>
          <w:tcPr>
            <w:tcW w:w="2977" w:type="dxa"/>
            <w:shd w:val="clear" w:color="auto" w:fill="auto"/>
          </w:tcPr>
          <w:p w14:paraId="47C19C96" w14:textId="77777777" w:rsidR="00A174CC" w:rsidRDefault="008815EE"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Permission attached (Y/N)</w:t>
            </w:r>
          </w:p>
        </w:tc>
      </w:tr>
      <w:tr w:rsidR="00A174CC" w14:paraId="52A6FFAE" w14:textId="77777777">
        <w:tc>
          <w:tcPr>
            <w:tcW w:w="2692" w:type="dxa"/>
            <w:shd w:val="clear" w:color="auto" w:fill="auto"/>
          </w:tcPr>
          <w:p w14:paraId="5FB9388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5FB9B70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72AF85A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FCDF398" w14:textId="77777777">
        <w:tc>
          <w:tcPr>
            <w:tcW w:w="2692" w:type="dxa"/>
            <w:shd w:val="clear" w:color="auto" w:fill="auto"/>
          </w:tcPr>
          <w:p w14:paraId="6BAB900C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2FC21465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4395403B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A174CC" w14:paraId="4CC38749" w14:textId="77777777">
        <w:tc>
          <w:tcPr>
            <w:tcW w:w="2692" w:type="dxa"/>
            <w:shd w:val="clear" w:color="auto" w:fill="auto"/>
          </w:tcPr>
          <w:p w14:paraId="2B06F818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3" w:type="dxa"/>
            <w:shd w:val="clear" w:color="auto" w:fill="auto"/>
          </w:tcPr>
          <w:p w14:paraId="45687D72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977" w:type="dxa"/>
            <w:shd w:val="clear" w:color="auto" w:fill="auto"/>
          </w:tcPr>
          <w:p w14:paraId="54A15841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429D4EA" w14:textId="77777777" w:rsidR="00A174CC" w:rsidRDefault="00A174CC"/>
    <w:p w14:paraId="53D9BCDE" w14:textId="77777777" w:rsidR="00A174CC" w:rsidRDefault="008815EE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bmission dates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4820"/>
        <w:gridCol w:w="4252"/>
      </w:tblGrid>
      <w:tr w:rsidR="00A174CC" w14:paraId="2D0E7698" w14:textId="77777777">
        <w:tc>
          <w:tcPr>
            <w:tcW w:w="4819" w:type="dxa"/>
            <w:shd w:val="clear" w:color="auto" w:fill="auto"/>
          </w:tcPr>
          <w:p w14:paraId="632F82C3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first submitted to SC Chair</w:t>
            </w:r>
          </w:p>
        </w:tc>
        <w:tc>
          <w:tcPr>
            <w:tcW w:w="4252" w:type="dxa"/>
            <w:shd w:val="clear" w:color="auto" w:fill="auto"/>
          </w:tcPr>
          <w:p w14:paraId="30B8652F" w14:textId="5BA2633B" w:rsidR="00A174CC" w:rsidRDefault="009E3D3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7 May 2023</w:t>
            </w:r>
          </w:p>
        </w:tc>
      </w:tr>
      <w:tr w:rsidR="00A174CC" w14:paraId="41D8046A" w14:textId="77777777">
        <w:tc>
          <w:tcPr>
            <w:tcW w:w="4819" w:type="dxa"/>
            <w:shd w:val="clear" w:color="auto" w:fill="auto"/>
          </w:tcPr>
          <w:p w14:paraId="1EE879BD" w14:textId="77777777" w:rsidR="00A174CC" w:rsidRDefault="008815EE">
            <w:pPr>
              <w:rPr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ate of this revision (if different to above)</w:t>
            </w:r>
          </w:p>
        </w:tc>
        <w:tc>
          <w:tcPr>
            <w:tcW w:w="4252" w:type="dxa"/>
            <w:shd w:val="clear" w:color="auto" w:fill="auto"/>
          </w:tcPr>
          <w:p w14:paraId="57931D4D" w14:textId="3AC38624" w:rsidR="00A174CC" w:rsidRDefault="00FD1EAB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5 October 2023</w:t>
            </w:r>
          </w:p>
        </w:tc>
      </w:tr>
    </w:tbl>
    <w:p w14:paraId="33C84343" w14:textId="77777777" w:rsidR="00620282" w:rsidRDefault="00620282">
      <w:pPr>
        <w:spacing w:before="120" w:after="120"/>
        <w:rPr>
          <w:rFonts w:ascii="Arial" w:hAnsi="Arial" w:cs="Arial"/>
          <w:b/>
        </w:rPr>
      </w:pPr>
    </w:p>
    <w:p w14:paraId="172E3080" w14:textId="36A0040D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ICTV-EC comments and response of the proposer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0F67D906" w14:textId="77777777">
        <w:tc>
          <w:tcPr>
            <w:tcW w:w="9072" w:type="dxa"/>
            <w:shd w:val="clear" w:color="auto" w:fill="auto"/>
          </w:tcPr>
          <w:p w14:paraId="44EA9949" w14:textId="0D28DF25" w:rsidR="00A174CC" w:rsidRDefault="00FD1EAB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Please be aware of several errors in the Excel file. </w:t>
            </w:r>
            <w:r w:rsidR="009911D9">
              <w:rPr>
                <w:rFonts w:ascii="Arial" w:hAnsi="Arial" w:cs="Arial"/>
                <w:sz w:val="22"/>
                <w:szCs w:val="22"/>
              </w:rPr>
              <w:t>Try to avoid using the same “stem” word for different taxa.</w:t>
            </w:r>
          </w:p>
          <w:p w14:paraId="0184EAD0" w14:textId="77777777" w:rsidR="00FD1EAB" w:rsidRDefault="00FD1EAB">
            <w:pPr>
              <w:rPr>
                <w:rFonts w:ascii="Arial" w:hAnsi="Arial" w:cs="Arial"/>
                <w:sz w:val="22"/>
                <w:szCs w:val="22"/>
              </w:rPr>
            </w:pPr>
          </w:p>
          <w:p w14:paraId="65418DC9" w14:textId="618ED11B" w:rsidR="00FD1EAB" w:rsidRDefault="00FD1EAB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Response:</w:t>
            </w:r>
          </w:p>
          <w:p w14:paraId="6A909DA8" w14:textId="32AC3361" w:rsidR="00FD1EAB" w:rsidRDefault="00FD1EAB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he authors addressed errors and modified Excel file accordingly.</w:t>
            </w:r>
            <w:r w:rsidR="009911D9">
              <w:rPr>
                <w:rFonts w:ascii="Arial" w:hAnsi="Arial" w:cs="Arial"/>
                <w:sz w:val="22"/>
                <w:szCs w:val="22"/>
              </w:rPr>
              <w:t xml:space="preserve"> We prefer keeping the nomenclature as proposed as some of them were already present in the literature for some time. </w:t>
            </w:r>
          </w:p>
          <w:p w14:paraId="7707711D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  <w:p w14:paraId="624F1866" w14:textId="77777777" w:rsidR="00A174CC" w:rsidRDefault="00A174CC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53107200" w14:textId="77777777" w:rsidR="00620282" w:rsidRDefault="00620282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1FF52469" w14:textId="24C92155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0"/>
        </w:rPr>
      </w:pPr>
      <w:r>
        <w:rPr>
          <w:rFonts w:ascii="Arial" w:hAnsi="Arial" w:cs="Arial"/>
          <w:b/>
          <w:color w:val="000000"/>
          <w:szCs w:val="24"/>
        </w:rPr>
        <w:t>Part 2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NON-TAXONOMIC PROPOSAL</w:t>
      </w:r>
    </w:p>
    <w:p w14:paraId="1E9B1E6F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Text of proposal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1009744B" w14:textId="77777777">
        <w:trPr>
          <w:trHeight w:val="4290"/>
        </w:trPr>
        <w:tc>
          <w:tcPr>
            <w:tcW w:w="9072" w:type="dxa"/>
            <w:shd w:val="clear" w:color="auto" w:fill="auto"/>
          </w:tcPr>
          <w:p w14:paraId="6EB42557" w14:textId="77777777" w:rsidR="00A174CC" w:rsidRDefault="00A174CC" w:rsidP="0044630B">
            <w:pPr>
              <w:pStyle w:val="BodyTextIndent"/>
              <w:ind w:left="0" w:firstLine="0"/>
              <w:rPr>
                <w:rFonts w:ascii="Arial" w:hAnsi="Arial" w:cs="Arial"/>
                <w:color w:val="0000FF"/>
                <w:sz w:val="22"/>
                <w:szCs w:val="22"/>
              </w:rPr>
            </w:pPr>
          </w:p>
        </w:tc>
      </w:tr>
    </w:tbl>
    <w:p w14:paraId="55BF141F" w14:textId="77777777" w:rsidR="00A174CC" w:rsidRDefault="00A174CC"/>
    <w:p w14:paraId="1E73CFEA" w14:textId="77777777" w:rsidR="00A174CC" w:rsidRDefault="008815EE">
      <w:r>
        <w:br w:type="page"/>
      </w:r>
    </w:p>
    <w:p w14:paraId="5BFC1800" w14:textId="77777777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b/>
          <w:color w:val="000000"/>
          <w:szCs w:val="24"/>
        </w:rPr>
        <w:lastRenderedPageBreak/>
        <w:t>Part 3</w:t>
      </w:r>
      <w:r>
        <w:rPr>
          <w:rFonts w:ascii="Arial" w:hAnsi="Arial" w:cs="Arial"/>
          <w:b/>
          <w:color w:val="000000"/>
          <w:sz w:val="22"/>
          <w:szCs w:val="22"/>
        </w:rPr>
        <w:t>: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b/>
          <w:color w:val="000000"/>
          <w:sz w:val="22"/>
          <w:szCs w:val="22"/>
          <w:u w:val="single"/>
        </w:rPr>
        <w:t>TAXONOMIC PROPOSAL</w:t>
      </w:r>
    </w:p>
    <w:p w14:paraId="1943EDC9" w14:textId="2CFACB34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Name of accompanying </w:t>
      </w:r>
      <w:r w:rsidR="00141D77">
        <w:rPr>
          <w:rFonts w:ascii="Arial" w:hAnsi="Arial" w:cs="Arial"/>
          <w:b/>
        </w:rPr>
        <w:t>Excel</w:t>
      </w:r>
      <w:r>
        <w:rPr>
          <w:rFonts w:ascii="Arial" w:hAnsi="Arial" w:cs="Arial"/>
          <w:b/>
        </w:rPr>
        <w:t xml:space="preserve"> module</w:t>
      </w: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14:paraId="23CC3CF3" w14:textId="77777777">
        <w:tc>
          <w:tcPr>
            <w:tcW w:w="9072" w:type="dxa"/>
            <w:shd w:val="clear" w:color="auto" w:fill="auto"/>
          </w:tcPr>
          <w:p w14:paraId="5E05E919" w14:textId="5C3FDDD3" w:rsidR="00A174CC" w:rsidRPr="000B1CA5" w:rsidRDefault="00FA4AD9">
            <w:pPr>
              <w:spacing w:before="120" w:after="120"/>
              <w:rPr>
                <w:rFonts w:ascii="Arial" w:hAnsi="Arial" w:cs="Arial"/>
                <w:bCs/>
                <w:sz w:val="22"/>
                <w:szCs w:val="22"/>
                <w:highlight w:val="yellow"/>
              </w:rPr>
            </w:pPr>
            <w:r w:rsidRPr="005D5765">
              <w:rPr>
                <w:rFonts w:ascii="Arial" w:hAnsi="Arial" w:cs="Arial"/>
                <w:bCs/>
                <w:sz w:val="22"/>
                <w:szCs w:val="22"/>
              </w:rPr>
              <w:t>2023.</w:t>
            </w:r>
            <w:r w:rsidR="00760CFC" w:rsidRPr="000B1CA5">
              <w:rPr>
                <w:rFonts w:ascii="Arial" w:hAnsi="Arial" w:cs="Arial"/>
                <w:bCs/>
                <w:sz w:val="22"/>
                <w:szCs w:val="22"/>
              </w:rPr>
              <w:t>015</w:t>
            </w:r>
            <w:r w:rsidRPr="005D5765">
              <w:rPr>
                <w:rFonts w:ascii="Arial" w:hAnsi="Arial" w:cs="Arial"/>
                <w:bCs/>
                <w:sz w:val="22"/>
                <w:szCs w:val="22"/>
              </w:rPr>
              <w:t>F</w:t>
            </w:r>
            <w:r w:rsidR="00760CFC" w:rsidRPr="000B1CA5">
              <w:rPr>
                <w:rFonts w:ascii="Arial" w:hAnsi="Arial" w:cs="Arial"/>
                <w:bCs/>
                <w:sz w:val="22"/>
                <w:szCs w:val="22"/>
              </w:rPr>
              <w:t>.v</w:t>
            </w:r>
            <w:r w:rsidR="009E3D33">
              <w:rPr>
                <w:rFonts w:ascii="Arial" w:hAnsi="Arial" w:cs="Arial"/>
                <w:bCs/>
                <w:sz w:val="22"/>
                <w:szCs w:val="22"/>
              </w:rPr>
              <w:t>2</w:t>
            </w:r>
            <w:r w:rsidRPr="005D5765">
              <w:rPr>
                <w:rFonts w:ascii="Arial" w:hAnsi="Arial" w:cs="Arial"/>
                <w:bCs/>
                <w:sz w:val="22"/>
                <w:szCs w:val="22"/>
              </w:rPr>
              <w:t>. Ghabrivirales_reorg.xlsx</w:t>
            </w:r>
          </w:p>
        </w:tc>
      </w:tr>
    </w:tbl>
    <w:p w14:paraId="6D4AFA16" w14:textId="77777777" w:rsidR="00A174CC" w:rsidRDefault="008815EE">
      <w:pPr>
        <w:spacing w:before="120" w:after="120"/>
        <w:rPr>
          <w:rFonts w:ascii="Arial" w:hAnsi="Arial" w:cs="Arial"/>
          <w:color w:val="0000FF"/>
          <w:sz w:val="20"/>
        </w:rPr>
      </w:pPr>
      <w:r>
        <w:rPr>
          <w:rFonts w:ascii="Arial" w:hAnsi="Arial" w:cs="Arial"/>
          <w:b/>
        </w:rPr>
        <w:t>Abstract</w:t>
      </w:r>
    </w:p>
    <w:p w14:paraId="70690697" w14:textId="20181607" w:rsidR="00A174CC" w:rsidRDefault="00A174CC">
      <w:pPr>
        <w:spacing w:before="120" w:after="120"/>
        <w:rPr>
          <w:rFonts w:ascii="Arial" w:hAnsi="Arial" w:cs="Arial"/>
          <w:color w:val="0000FF"/>
          <w:sz w:val="20"/>
        </w:rPr>
      </w:pPr>
    </w:p>
    <w:tbl>
      <w:tblPr>
        <w:tblStyle w:val="TableGrid"/>
        <w:tblW w:w="9072" w:type="dxa"/>
        <w:tblInd w:w="137" w:type="dxa"/>
        <w:tblLook w:val="04A0" w:firstRow="1" w:lastRow="0" w:firstColumn="1" w:lastColumn="0" w:noHBand="0" w:noVBand="1"/>
      </w:tblPr>
      <w:tblGrid>
        <w:gridCol w:w="9072"/>
      </w:tblGrid>
      <w:tr w:rsidR="00A174CC" w:rsidRPr="005D5765" w14:paraId="09FD91A4" w14:textId="77777777">
        <w:tc>
          <w:tcPr>
            <w:tcW w:w="9072" w:type="dxa"/>
            <w:shd w:val="clear" w:color="auto" w:fill="auto"/>
          </w:tcPr>
          <w:p w14:paraId="32B63CEC" w14:textId="6F23B2FA" w:rsidR="001B5BB3" w:rsidRPr="005D5765" w:rsidRDefault="009A7DDE" w:rsidP="009A7DDE">
            <w:pPr>
              <w:jc w:val="both"/>
              <w:rPr>
                <w:rFonts w:ascii="Times" w:hAnsi="Times" w:cs="Arial"/>
                <w:bCs/>
                <w:sz w:val="22"/>
                <w:szCs w:val="22"/>
              </w:rPr>
            </w:pP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The order </w:t>
            </w:r>
            <w:proofErr w:type="spellStart"/>
            <w:r w:rsidRPr="005D5765">
              <w:rPr>
                <w:rFonts w:ascii="Times" w:hAnsi="Times" w:cs="Arial"/>
                <w:bCs/>
                <w:i/>
                <w:iCs/>
                <w:sz w:val="22"/>
                <w:szCs w:val="22"/>
              </w:rPr>
              <w:t>Ghabriviral</w:t>
            </w:r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e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s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within the class </w:t>
            </w:r>
            <w:proofErr w:type="spellStart"/>
            <w:r w:rsidRPr="005D5765">
              <w:rPr>
                <w:rFonts w:ascii="Times" w:eastAsia="Yu Gothic" w:hAnsi="Times" w:cs="Times New Roman"/>
                <w:i/>
                <w:iCs/>
                <w:color w:val="000000"/>
                <w:sz w:val="22"/>
                <w:szCs w:val="22"/>
              </w:rPr>
              <w:t>Ch</w:t>
            </w:r>
            <w:r w:rsidR="004547FB" w:rsidRPr="005D5765">
              <w:rPr>
                <w:rFonts w:ascii="Times" w:eastAsia="Yu Gothic" w:hAnsi="Times" w:cs="Times New Roman"/>
                <w:i/>
                <w:iCs/>
                <w:color w:val="000000"/>
                <w:sz w:val="22"/>
                <w:szCs w:val="22"/>
              </w:rPr>
              <w:t>r</w:t>
            </w:r>
            <w:r w:rsidRPr="005D5765">
              <w:rPr>
                <w:rFonts w:ascii="Times" w:eastAsia="Yu Gothic" w:hAnsi="Times" w:cs="Times New Roman"/>
                <w:i/>
                <w:iCs/>
                <w:color w:val="000000"/>
                <w:sz w:val="22"/>
                <w:szCs w:val="22"/>
              </w:rPr>
              <w:t>ymotiviricetes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(phylum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Duplornaviricota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) currently include</w:t>
            </w:r>
            <w:r w:rsidR="00FA4AD9" w:rsidRPr="005D5765">
              <w:rPr>
                <w:rFonts w:ascii="Times" w:hAnsi="Times" w:cs="Times New Roman"/>
                <w:bCs/>
                <w:sz w:val="22"/>
                <w:szCs w:val="22"/>
              </w:rPr>
              <w:t>s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five families, i.e.,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Alternaviridae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Chrysoviridae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Megabirnaviridae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Quadriviridae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and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Totiviridae</w:t>
            </w:r>
            <w:proofErr w:type="spellEnd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.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</w:t>
            </w:r>
            <w:r w:rsidR="00760CFC" w:rsidRPr="005D5765">
              <w:rPr>
                <w:rFonts w:ascii="Times" w:hAnsi="Times" w:cs="Times New Roman"/>
                <w:bCs/>
                <w:sz w:val="22"/>
                <w:szCs w:val="22"/>
              </w:rPr>
              <w:t>B</w:t>
            </w:r>
            <w:r w:rsidR="00FA4AD9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ased on recently acquired data of several groups of </w:t>
            </w:r>
            <w:proofErr w:type="spellStart"/>
            <w:r w:rsidR="00FA4AD9" w:rsidRPr="005D5765">
              <w:rPr>
                <w:rFonts w:ascii="Times" w:hAnsi="Times" w:cs="Times New Roman"/>
                <w:bCs/>
                <w:sz w:val="22"/>
                <w:szCs w:val="22"/>
              </w:rPr>
              <w:t>mycovirologists</w:t>
            </w:r>
            <w:proofErr w:type="spellEnd"/>
            <w:r w:rsidR="00FA4AD9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</w:t>
            </w:r>
            <w:r w:rsidR="00760CFC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here 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we propose</w:t>
            </w:r>
            <w:r w:rsidR="00DD4706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reorganization of the order to comprise three suborders, 19 families and 2</w:t>
            </w:r>
            <w:r w:rsidR="0083153B" w:rsidRPr="005D5765">
              <w:rPr>
                <w:rFonts w:ascii="Times" w:hAnsi="Times" w:cs="Times New Roman"/>
                <w:bCs/>
                <w:sz w:val="22"/>
                <w:szCs w:val="22"/>
              </w:rPr>
              <w:t>3</w:t>
            </w:r>
            <w:r w:rsidR="00DD4706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genera. In particular, we propose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: 1) </w:t>
            </w:r>
            <w:r w:rsidR="001B5BB3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to 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creat</w:t>
            </w:r>
            <w:r w:rsidR="001B5BB3" w:rsidRPr="005D5765">
              <w:rPr>
                <w:rFonts w:ascii="Times" w:hAnsi="Times" w:cs="Times New Roman"/>
                <w:bCs/>
                <w:sz w:val="22"/>
                <w:szCs w:val="22"/>
              </w:rPr>
              <w:t>e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three </w:t>
            </w:r>
            <w:r w:rsidR="00FA4AD9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new 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suborders (</w:t>
            </w:r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“</w:t>
            </w:r>
            <w:proofErr w:type="spellStart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Alphatotivirineae</w:t>
            </w:r>
            <w:proofErr w:type="spellEnd"/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”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</w:t>
            </w:r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“</w:t>
            </w:r>
            <w:proofErr w:type="spellStart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Beta</w:t>
            </w:r>
            <w:r w:rsidR="004547FB" w:rsidRPr="005D5765">
              <w:rPr>
                <w:rFonts w:ascii="Times" w:hAnsi="Times" w:cs="Times New Roman"/>
                <w:bCs/>
                <w:sz w:val="22"/>
                <w:szCs w:val="22"/>
              </w:rPr>
              <w:t>toti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virineae</w:t>
            </w:r>
            <w:proofErr w:type="spellEnd"/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”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and </w:t>
            </w:r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“</w:t>
            </w:r>
            <w:proofErr w:type="spellStart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Gamma</w:t>
            </w:r>
            <w:r w:rsidR="004547FB" w:rsidRPr="005D5765">
              <w:rPr>
                <w:rFonts w:ascii="Times" w:hAnsi="Times" w:cs="Times New Roman"/>
                <w:bCs/>
                <w:sz w:val="22"/>
                <w:szCs w:val="22"/>
              </w:rPr>
              <w:t>toti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virineae</w:t>
            </w:r>
            <w:proofErr w:type="spellEnd"/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”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), 1</w:t>
            </w:r>
            <w:r w:rsidR="0083153B" w:rsidRPr="005D5765">
              <w:rPr>
                <w:rFonts w:ascii="Times" w:hAnsi="Times" w:cs="Times New Roman"/>
                <w:bCs/>
                <w:sz w:val="22"/>
                <w:szCs w:val="22"/>
              </w:rPr>
              <w:t>5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new families</w:t>
            </w:r>
            <w:r w:rsidR="003963FA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(including rename of one established family)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12 new genera, and </w:t>
            </w:r>
            <w:r w:rsidR="00256F2D" w:rsidRPr="005D5765">
              <w:rPr>
                <w:rFonts w:ascii="Times" w:hAnsi="Times" w:cs="Times New Roman"/>
                <w:bCs/>
                <w:sz w:val="22"/>
                <w:szCs w:val="22"/>
              </w:rPr>
              <w:t>1</w:t>
            </w:r>
            <w:r w:rsidR="00B36F90" w:rsidRPr="000B1CA5">
              <w:rPr>
                <w:rFonts w:ascii="Times" w:hAnsi="Times" w:cs="Times New Roman"/>
                <w:bCs/>
                <w:sz w:val="22"/>
                <w:szCs w:val="22"/>
              </w:rPr>
              <w:t>76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new species, 2) </w:t>
            </w:r>
            <w:r w:rsidR="001B5BB3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to elevate 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the taxonomical ranks of two existing genera,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Giardiavirus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in the former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Totiviridae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family and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Botybirnavirus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floating </w:t>
            </w:r>
            <w:r w:rsidRPr="005D5765">
              <w:rPr>
                <w:rFonts w:ascii="Times" w:hAnsi="Times" w:cs="Times New Roman"/>
                <w:color w:val="000000"/>
                <w:sz w:val="22"/>
                <w:szCs w:val="22"/>
              </w:rPr>
              <w:t xml:space="preserve">under the kingdom </w:t>
            </w:r>
            <w:proofErr w:type="spellStart"/>
            <w:r w:rsidRPr="005D5765">
              <w:rPr>
                <w:rFonts w:ascii="Times" w:hAnsi="Times" w:cs="Times New Roman"/>
                <w:i/>
                <w:iCs/>
                <w:color w:val="000000"/>
                <w:sz w:val="22"/>
                <w:szCs w:val="22"/>
              </w:rPr>
              <w:t>Orthornavirae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to the family level, 3)</w:t>
            </w:r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to move/reclassify species </w:t>
            </w:r>
            <w:proofErr w:type="spellStart"/>
            <w:r w:rsidR="00C96312"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Ustilago</w:t>
            </w:r>
            <w:proofErr w:type="spellEnd"/>
            <w:r w:rsidR="00C96312"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 xml:space="preserve"> maydis virus H1</w:t>
            </w:r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from a current genus </w:t>
            </w:r>
            <w:proofErr w:type="spellStart"/>
            <w:r w:rsidR="00C96312"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Totivirus</w:t>
            </w:r>
            <w:proofErr w:type="spellEnd"/>
            <w:r w:rsidR="00C96312"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 xml:space="preserve"> </w:t>
            </w:r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(family </w:t>
            </w:r>
            <w:proofErr w:type="spellStart"/>
            <w:r w:rsidR="00C96312"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Totiviridae</w:t>
            </w:r>
            <w:proofErr w:type="spellEnd"/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>) to a new genus (</w:t>
            </w:r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“</w:t>
            </w:r>
            <w:proofErr w:type="spellStart"/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>Monoci</w:t>
            </w:r>
            <w:r w:rsidR="00AC27E5" w:rsidRPr="005D5765">
              <w:rPr>
                <w:rFonts w:ascii="Times" w:hAnsi="Times" w:cs="Times New Roman"/>
                <w:bCs/>
                <w:sz w:val="22"/>
                <w:szCs w:val="22"/>
              </w:rPr>
              <w:t>ti</w:t>
            </w:r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>virus</w:t>
            </w:r>
            <w:proofErr w:type="spellEnd"/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”</w:t>
            </w:r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) belonging to a new </w:t>
            </w:r>
            <w:r w:rsidR="00C01B20" w:rsidRPr="005D5765">
              <w:rPr>
                <w:rFonts w:ascii="Times" w:hAnsi="Times" w:cs="Times New Roman"/>
                <w:bCs/>
                <w:sz w:val="22"/>
                <w:szCs w:val="22"/>
              </w:rPr>
              <w:t>fami</w:t>
            </w:r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>ly (</w:t>
            </w:r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“</w:t>
            </w:r>
            <w:proofErr w:type="spellStart"/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>Monoci</w:t>
            </w:r>
            <w:r w:rsidR="00AC27E5" w:rsidRPr="005D5765">
              <w:rPr>
                <w:rFonts w:ascii="Times" w:hAnsi="Times" w:cs="Times New Roman"/>
                <w:bCs/>
                <w:sz w:val="22"/>
                <w:szCs w:val="22"/>
              </w:rPr>
              <w:t>ti</w:t>
            </w:r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>viridae</w:t>
            </w:r>
            <w:proofErr w:type="spellEnd"/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”</w:t>
            </w:r>
            <w:r w:rsidR="00C96312" w:rsidRPr="005D5765">
              <w:rPr>
                <w:rFonts w:ascii="Times" w:hAnsi="Times" w:cs="Times New Roman"/>
                <w:bCs/>
                <w:sz w:val="22"/>
                <w:szCs w:val="22"/>
              </w:rPr>
              <w:t>)</w:t>
            </w:r>
            <w:r w:rsidR="001C0944" w:rsidRPr="005D5765">
              <w:rPr>
                <w:rFonts w:ascii="Times" w:hAnsi="Times" w:cs="Times New Roman"/>
                <w:bCs/>
                <w:sz w:val="22"/>
                <w:szCs w:val="22"/>
              </w:rPr>
              <w:t>,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 4) </w:t>
            </w:r>
            <w:r w:rsidR="00DD4706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to </w:t>
            </w:r>
            <w:r w:rsidR="001B5BB3" w:rsidRPr="005D5765">
              <w:rPr>
                <w:rFonts w:ascii="Times" w:hAnsi="Times" w:cs="Times New Roman"/>
                <w:bCs/>
                <w:sz w:val="22"/>
                <w:szCs w:val="22"/>
              </w:rPr>
              <w:t>move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three genera (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Victorivirus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Leishmaniavirus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Trichomonasvirus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) to the newly created family </w:t>
            </w:r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“</w:t>
            </w:r>
            <w:proofErr w:type="spellStart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Pseudototivirdae</w:t>
            </w:r>
            <w:proofErr w:type="spellEnd"/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”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5) </w:t>
            </w:r>
            <w:r w:rsidR="00DD4706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to 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renam</w:t>
            </w:r>
            <w:r w:rsidR="00DD4706" w:rsidRPr="005D5765">
              <w:rPr>
                <w:rFonts w:ascii="Times" w:hAnsi="Times" w:cs="Times New Roman"/>
                <w:bCs/>
                <w:sz w:val="22"/>
                <w:szCs w:val="22"/>
              </w:rPr>
              <w:t>e</w:t>
            </w:r>
            <w:r w:rsidR="001B5BB3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current family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</w:t>
            </w:r>
            <w:proofErr w:type="spellStart"/>
            <w:r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Totiviridae</w:t>
            </w:r>
            <w:proofErr w:type="spellEnd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to </w:t>
            </w:r>
            <w:r w:rsidR="008D7601" w:rsidRPr="005D5765">
              <w:rPr>
                <w:rFonts w:ascii="Times" w:hAnsi="Times" w:cs="Times New Roman"/>
                <w:bCs/>
                <w:sz w:val="22"/>
                <w:szCs w:val="22"/>
              </w:rPr>
              <w:t>“</w:t>
            </w:r>
            <w:proofErr w:type="spellStart"/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Orthototiviridae</w:t>
            </w:r>
            <w:proofErr w:type="spellEnd"/>
            <w:r w:rsidR="008D7601" w:rsidRPr="005D5765">
              <w:rPr>
                <w:rFonts w:ascii="Times" w:hAnsi="Times" w:cs="Times New Roman"/>
                <w:bCs/>
                <w:i/>
                <w:iCs/>
                <w:sz w:val="22"/>
                <w:szCs w:val="22"/>
              </w:rPr>
              <w:t>”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and 6) </w:t>
            </w:r>
            <w:r w:rsidR="00DD4706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to 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>renam</w:t>
            </w:r>
            <w:r w:rsidR="00DD4706" w:rsidRPr="005D5765">
              <w:rPr>
                <w:rFonts w:ascii="Times" w:hAnsi="Times" w:cs="Times New Roman"/>
                <w:bCs/>
                <w:sz w:val="22"/>
                <w:szCs w:val="22"/>
              </w:rPr>
              <w:t>e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all the existing species</w:t>
            </w:r>
            <w:r w:rsidR="00CE2099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that do not have binomial names</w:t>
            </w:r>
            <w:r w:rsidR="00BD3129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, </w:t>
            </w:r>
            <w:r w:rsidRPr="005D5765">
              <w:rPr>
                <w:rFonts w:ascii="Times" w:hAnsi="Times" w:cs="Times New Roman" w:hint="eastAsia"/>
                <w:bCs/>
                <w:sz w:val="22"/>
                <w:szCs w:val="22"/>
              </w:rPr>
              <w:t>t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o comply </w:t>
            </w:r>
            <w:r w:rsidR="003F2D76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with </w:t>
            </w:r>
            <w:r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the current ICTV binominal format. </w:t>
            </w:r>
            <w:r w:rsidR="00CE2099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Renaming of species in the genus </w:t>
            </w:r>
            <w:proofErr w:type="spellStart"/>
            <w:r w:rsidR="00CE2099" w:rsidRPr="005D5765">
              <w:rPr>
                <w:rFonts w:ascii="Times" w:hAnsi="Times" w:cs="Times New Roman"/>
                <w:bCs/>
                <w:sz w:val="22"/>
                <w:szCs w:val="22"/>
              </w:rPr>
              <w:t>Trichomonasvirus</w:t>
            </w:r>
            <w:proofErr w:type="spellEnd"/>
            <w:r w:rsidR="00CE2099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is proposed in a separate </w:t>
            </w:r>
            <w:proofErr w:type="spellStart"/>
            <w:r w:rsidR="00CE2099" w:rsidRPr="005D5765">
              <w:rPr>
                <w:rFonts w:ascii="Times" w:hAnsi="Times" w:cs="Times New Roman"/>
                <w:bCs/>
                <w:sz w:val="22"/>
                <w:szCs w:val="22"/>
              </w:rPr>
              <w:t>Taxoprop</w:t>
            </w:r>
            <w:proofErr w:type="spellEnd"/>
            <w:r w:rsidR="00CE2099" w:rsidRPr="005D5765">
              <w:rPr>
                <w:rFonts w:ascii="Times" w:hAnsi="Times" w:cs="Times New Roman"/>
                <w:bCs/>
                <w:sz w:val="22"/>
                <w:szCs w:val="22"/>
              </w:rPr>
              <w:t xml:space="preserve"> (see 2023.015F).</w:t>
            </w:r>
          </w:p>
          <w:p w14:paraId="56B1406F" w14:textId="386AD366" w:rsidR="001B5BB3" w:rsidRPr="005D5765" w:rsidRDefault="009A7DDE" w:rsidP="009A7DDE">
            <w:pPr>
              <w:jc w:val="both"/>
              <w:rPr>
                <w:rFonts w:ascii="Times" w:hAnsi="Times" w:cs="Arial"/>
                <w:bCs/>
                <w:sz w:val="22"/>
                <w:szCs w:val="22"/>
              </w:rPr>
            </w:pPr>
            <w:r w:rsidRPr="005D5765">
              <w:rPr>
                <w:rFonts w:ascii="Times" w:hAnsi="Times" w:cs="Arial"/>
                <w:bCs/>
                <w:sz w:val="22"/>
                <w:szCs w:val="22"/>
              </w:rPr>
              <w:t>The above-mentioned proposed taxonomic changes are strongly supported by RNA-directed RNA polymerase (</w:t>
            </w:r>
            <w:proofErr w:type="spellStart"/>
            <w:r w:rsidRPr="005D5765">
              <w:rPr>
                <w:rFonts w:ascii="Times" w:hAnsi="Times" w:cs="Arial"/>
                <w:bCs/>
                <w:sz w:val="22"/>
                <w:szCs w:val="22"/>
              </w:rPr>
              <w:t>RdRP</w:t>
            </w:r>
            <w:proofErr w:type="spellEnd"/>
            <w:r w:rsidRPr="005D5765">
              <w:rPr>
                <w:rFonts w:ascii="Times" w:hAnsi="Times" w:cs="Arial"/>
                <w:bCs/>
                <w:sz w:val="22"/>
                <w:szCs w:val="22"/>
              </w:rPr>
              <w:t>) amino acid sequence-based phylogenetic relationships</w:t>
            </w:r>
            <w:r w:rsidR="001B5BB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 among currently known viruses </w:t>
            </w:r>
            <w:r w:rsidR="00BA639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with affinities </w:t>
            </w:r>
            <w:r w:rsidR="001B5BB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to the order </w:t>
            </w:r>
            <w:proofErr w:type="spellStart"/>
            <w:r w:rsidR="001B5BB3" w:rsidRPr="005D5765">
              <w:rPr>
                <w:rFonts w:ascii="Times" w:hAnsi="Times" w:cs="Arial"/>
                <w:bCs/>
                <w:i/>
                <w:iCs/>
                <w:sz w:val="22"/>
                <w:szCs w:val="22"/>
              </w:rPr>
              <w:t>Ghabrivirales</w:t>
            </w:r>
            <w:proofErr w:type="spellEnd"/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. </w:t>
            </w:r>
          </w:p>
          <w:p w14:paraId="2AB201D8" w14:textId="745CD861" w:rsidR="00A174CC" w:rsidRPr="005D5765" w:rsidRDefault="009A7DDE" w:rsidP="009A7DDE">
            <w:pPr>
              <w:jc w:val="both"/>
              <w:rPr>
                <w:rFonts w:ascii="Times" w:hAnsi="Times" w:cs="Arial"/>
                <w:bCs/>
                <w:sz w:val="22"/>
                <w:szCs w:val="22"/>
              </w:rPr>
            </w:pP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Each of the newly proposed </w:t>
            </w:r>
            <w:r w:rsidR="001B5BB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or previously 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established families comprises one genus </w:t>
            </w:r>
            <w:r w:rsidR="00BA6393" w:rsidRPr="005D5765">
              <w:rPr>
                <w:rFonts w:ascii="Times" w:hAnsi="Times" w:cs="Arial"/>
                <w:bCs/>
                <w:sz w:val="22"/>
                <w:szCs w:val="22"/>
              </w:rPr>
              <w:t>with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multiple species. The exception to this is the family </w:t>
            </w:r>
            <w:r w:rsidR="008D7601" w:rsidRPr="005D5765">
              <w:rPr>
                <w:rFonts w:ascii="Times" w:hAnsi="Times" w:cs="Arial"/>
                <w:bCs/>
                <w:sz w:val="22"/>
                <w:szCs w:val="22"/>
              </w:rPr>
              <w:t>“</w:t>
            </w:r>
            <w:proofErr w:type="spellStart"/>
            <w:r w:rsidRPr="005D5765">
              <w:rPr>
                <w:rFonts w:ascii="Times" w:hAnsi="Times" w:cs="Arial"/>
                <w:bCs/>
                <w:sz w:val="22"/>
                <w:szCs w:val="22"/>
              </w:rPr>
              <w:t>Pseudototivirdae</w:t>
            </w:r>
            <w:proofErr w:type="spellEnd"/>
            <w:r w:rsidR="008D7601" w:rsidRPr="005D5765">
              <w:rPr>
                <w:rFonts w:ascii="Times" w:hAnsi="Times" w:cs="Arial"/>
                <w:bCs/>
                <w:sz w:val="22"/>
                <w:szCs w:val="22"/>
              </w:rPr>
              <w:t>”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that accommodates four genera. While </w:t>
            </w:r>
            <w:r w:rsidR="00BA639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viruses 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of the order </w:t>
            </w:r>
            <w:r w:rsidR="00BA639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generally 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have undivided dsRNA genomes, some </w:t>
            </w:r>
            <w:r w:rsidR="00BA639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members 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>have bi- to hepta-segmented dsRNA genomes. Collectively, viruses in the order</w:t>
            </w:r>
            <w:r w:rsidRPr="005D5765">
              <w:rPr>
                <w:rFonts w:ascii="Times" w:hAnsi="Times" w:cs="Arial"/>
                <w:bCs/>
                <w:i/>
                <w:iCs/>
                <w:sz w:val="22"/>
                <w:szCs w:val="22"/>
              </w:rPr>
              <w:t xml:space="preserve"> </w:t>
            </w:r>
            <w:proofErr w:type="spellStart"/>
            <w:r w:rsidRPr="005D5765">
              <w:rPr>
                <w:rFonts w:ascii="Times" w:hAnsi="Times" w:cs="Arial"/>
                <w:bCs/>
                <w:i/>
                <w:iCs/>
                <w:sz w:val="22"/>
                <w:szCs w:val="22"/>
              </w:rPr>
              <w:t>Ghabrivirale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>s</w:t>
            </w:r>
            <w:proofErr w:type="spellEnd"/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are isolated or </w:t>
            </w:r>
            <w:r w:rsidR="007E1B1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reported 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from fungi, protists, plants, invertebrates, </w:t>
            </w:r>
            <w:proofErr w:type="gramStart"/>
            <w:r w:rsidRPr="005D5765">
              <w:rPr>
                <w:rFonts w:ascii="Times" w:hAnsi="Times" w:cs="Arial"/>
                <w:bCs/>
                <w:sz w:val="22"/>
                <w:szCs w:val="22"/>
              </w:rPr>
              <w:t>vertebrates</w:t>
            </w:r>
            <w:proofErr w:type="gramEnd"/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and environmental samples. Most members likely form spherical particles of approximately 3</w:t>
            </w:r>
            <w:r w:rsidR="0087496E" w:rsidRPr="005D5765">
              <w:rPr>
                <w:rFonts w:ascii="Times" w:hAnsi="Times" w:cs="Arial"/>
                <w:bCs/>
                <w:sz w:val="22"/>
                <w:szCs w:val="22"/>
              </w:rPr>
              <w:t>0</w:t>
            </w:r>
            <w:r w:rsidR="00FA4AD9" w:rsidRPr="005D5765">
              <w:rPr>
                <w:rFonts w:ascii="Times" w:hAnsi="Times" w:cs="Arial"/>
                <w:bCs/>
                <w:sz w:val="22"/>
                <w:szCs w:val="22"/>
              </w:rPr>
              <w:t>-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55 nm in diameter, while no </w:t>
            </w:r>
            <w:r w:rsidR="00BA639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experimental 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proof for </w:t>
            </w:r>
            <w:r w:rsidR="007E1B13" w:rsidRPr="005D5765">
              <w:rPr>
                <w:rFonts w:ascii="Times" w:hAnsi="Times" w:cs="Arial"/>
                <w:bCs/>
                <w:sz w:val="22"/>
                <w:szCs w:val="22"/>
              </w:rPr>
              <w:t xml:space="preserve">the virion formation 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>is available for some members</w:t>
            </w:r>
            <w:r w:rsidR="007E1B13" w:rsidRPr="005D5765">
              <w:rPr>
                <w:rFonts w:ascii="Times" w:hAnsi="Times" w:cs="Arial"/>
                <w:bCs/>
                <w:sz w:val="22"/>
                <w:szCs w:val="22"/>
              </w:rPr>
              <w:t>,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implying their </w:t>
            </w:r>
            <w:r w:rsidR="00FA4AD9" w:rsidRPr="005D5765">
              <w:rPr>
                <w:rFonts w:ascii="Times" w:hAnsi="Times" w:cs="Arial"/>
                <w:bCs/>
                <w:sz w:val="22"/>
                <w:szCs w:val="22"/>
              </w:rPr>
              <w:t xml:space="preserve">possible </w:t>
            </w:r>
            <w:proofErr w:type="spellStart"/>
            <w:r w:rsidRPr="005D5765">
              <w:rPr>
                <w:rFonts w:ascii="Times" w:hAnsi="Times" w:cs="Arial"/>
                <w:bCs/>
                <w:sz w:val="22"/>
                <w:szCs w:val="22"/>
              </w:rPr>
              <w:t>capsidless</w:t>
            </w:r>
            <w:proofErr w:type="spellEnd"/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nature. The highest sequence identity of </w:t>
            </w:r>
            <w:proofErr w:type="spellStart"/>
            <w:r w:rsidRPr="005D5765">
              <w:rPr>
                <w:rFonts w:ascii="Times" w:hAnsi="Times" w:cs="Arial"/>
                <w:bCs/>
                <w:sz w:val="22"/>
                <w:szCs w:val="22"/>
              </w:rPr>
              <w:t>RdRP</w:t>
            </w:r>
            <w:proofErr w:type="spellEnd"/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between </w:t>
            </w:r>
            <w:r w:rsidR="00F70590" w:rsidRPr="005D5765">
              <w:rPr>
                <w:rFonts w:ascii="Times" w:hAnsi="Times" w:cs="Arial"/>
                <w:bCs/>
                <w:sz w:val="22"/>
                <w:szCs w:val="22"/>
              </w:rPr>
              <w:t xml:space="preserve">members </w:t>
            </w:r>
            <w:r w:rsidR="00DB09EB" w:rsidRPr="005D5765">
              <w:rPr>
                <w:rFonts w:ascii="Times" w:hAnsi="Times" w:cs="Arial"/>
                <w:bCs/>
                <w:sz w:val="22"/>
                <w:szCs w:val="22"/>
              </w:rPr>
              <w:t xml:space="preserve">representing </w:t>
            </w:r>
            <w:r w:rsidR="00F70590" w:rsidRPr="005D5765">
              <w:rPr>
                <w:rFonts w:ascii="Times" w:hAnsi="Times" w:cs="Arial"/>
                <w:bCs/>
                <w:sz w:val="22"/>
                <w:szCs w:val="22"/>
              </w:rPr>
              <w:t xml:space="preserve">each 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>gen</w:t>
            </w:r>
            <w:r w:rsidR="00F70590" w:rsidRPr="005D5765">
              <w:rPr>
                <w:rFonts w:ascii="Times" w:hAnsi="Times" w:cs="Arial"/>
                <w:bCs/>
                <w:sz w:val="22"/>
                <w:szCs w:val="22"/>
              </w:rPr>
              <w:t>us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within the order is lower than </w:t>
            </w:r>
            <w:r w:rsidR="00F9280B" w:rsidRPr="005D5765">
              <w:rPr>
                <w:rFonts w:ascii="Times" w:hAnsi="Times" w:cs="Arial"/>
                <w:bCs/>
                <w:sz w:val="22"/>
                <w:szCs w:val="22"/>
              </w:rPr>
              <w:t>3</w:t>
            </w:r>
            <w:r w:rsidR="00CE39FE" w:rsidRPr="005D5765">
              <w:rPr>
                <w:rFonts w:ascii="Times" w:hAnsi="Times" w:cs="Arial"/>
                <w:bCs/>
                <w:sz w:val="22"/>
                <w:szCs w:val="22"/>
              </w:rPr>
              <w:t>1.3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>%. These low-level of amino acid sequence identity justifies the overall reorganization of the order. Inter-family, inter-</w:t>
            </w:r>
            <w:proofErr w:type="gramStart"/>
            <w:r w:rsidRPr="005D5765">
              <w:rPr>
                <w:rFonts w:ascii="Times" w:hAnsi="Times" w:cs="Arial"/>
                <w:bCs/>
                <w:sz w:val="22"/>
                <w:szCs w:val="22"/>
              </w:rPr>
              <w:t>genus</w:t>
            </w:r>
            <w:proofErr w:type="gramEnd"/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and inter-species </w:t>
            </w:r>
            <w:proofErr w:type="spellStart"/>
            <w:r w:rsidRPr="005D5765">
              <w:rPr>
                <w:rFonts w:ascii="Times" w:hAnsi="Times" w:cs="Arial"/>
                <w:bCs/>
                <w:sz w:val="22"/>
                <w:szCs w:val="22"/>
              </w:rPr>
              <w:t>RdRP</w:t>
            </w:r>
            <w:proofErr w:type="spellEnd"/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sequence identities</w:t>
            </w:r>
            <w:r w:rsidR="00DB09EB" w:rsidRPr="005D5765">
              <w:rPr>
                <w:rFonts w:ascii="Times" w:hAnsi="Times" w:cs="Arial"/>
                <w:bCs/>
                <w:sz w:val="22"/>
                <w:szCs w:val="22"/>
              </w:rPr>
              <w:t xml:space="preserve"> </w:t>
            </w:r>
            <w:r w:rsidR="00BF6F0A" w:rsidRPr="005D5765">
              <w:rPr>
                <w:rFonts w:ascii="Times" w:hAnsi="Times" w:cs="Arial"/>
                <w:bCs/>
                <w:sz w:val="22"/>
                <w:szCs w:val="22"/>
              </w:rPr>
              <w:t>of</w:t>
            </w:r>
            <w:r w:rsidR="00DB09EB" w:rsidRPr="005D5765">
              <w:rPr>
                <w:rFonts w:ascii="Times" w:hAnsi="Times" w:cs="Arial"/>
                <w:bCs/>
                <w:sz w:val="22"/>
                <w:szCs w:val="22"/>
              </w:rPr>
              <w:t xml:space="preserve"> the representative members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 xml:space="preserve"> are </w:t>
            </w:r>
            <w:r w:rsidR="00716F98" w:rsidRPr="005D5765">
              <w:rPr>
                <w:rFonts w:ascii="Times" w:hAnsi="Times" w:cs="Arial"/>
                <w:bCs/>
                <w:sz w:val="22"/>
                <w:szCs w:val="22"/>
              </w:rPr>
              <w:t>9.7</w:t>
            </w:r>
            <w:r w:rsidR="00FA4AD9" w:rsidRPr="005D5765">
              <w:rPr>
                <w:rFonts w:ascii="Times" w:hAnsi="Times" w:cs="Arial"/>
                <w:bCs/>
                <w:sz w:val="22"/>
                <w:szCs w:val="22"/>
              </w:rPr>
              <w:t>-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>26.0%, 21.1</w:t>
            </w:r>
            <w:r w:rsidR="00FA4AD9" w:rsidRPr="005D5765">
              <w:rPr>
                <w:rFonts w:ascii="Times" w:hAnsi="Times" w:cs="Arial"/>
                <w:bCs/>
                <w:sz w:val="22"/>
                <w:szCs w:val="22"/>
              </w:rPr>
              <w:t>-</w:t>
            </w:r>
            <w:r w:rsidRPr="005D5765">
              <w:rPr>
                <w:rFonts w:ascii="Times" w:hAnsi="Times" w:cs="Arial"/>
                <w:bCs/>
                <w:sz w:val="22"/>
                <w:szCs w:val="22"/>
              </w:rPr>
              <w:t>31.3% and</w:t>
            </w:r>
            <w:r w:rsidRPr="005D5765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&lt;65.5%, respectively. </w:t>
            </w:r>
            <w:r w:rsidR="002C701F" w:rsidRPr="005D5765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This proposed reorganization is illustrated in comparison with the previous </w:t>
            </w:r>
            <w:proofErr w:type="spellStart"/>
            <w:r w:rsidR="002C701F" w:rsidRPr="005D5765">
              <w:rPr>
                <w:rFonts w:ascii="Times" w:hAnsi="Times"/>
                <w:i/>
                <w:iCs/>
                <w:color w:val="000000" w:themeColor="text1"/>
                <w:sz w:val="22"/>
                <w:szCs w:val="22"/>
              </w:rPr>
              <w:t>Ghabrivirales</w:t>
            </w:r>
            <w:proofErr w:type="spellEnd"/>
            <w:r w:rsidR="002C701F" w:rsidRPr="005D5765">
              <w:rPr>
                <w:rFonts w:ascii="Times" w:hAnsi="Times"/>
                <w:color w:val="000000" w:themeColor="text1"/>
                <w:sz w:val="22"/>
                <w:szCs w:val="22"/>
              </w:rPr>
              <w:t xml:space="preserve"> taxonomy in </w:t>
            </w:r>
            <w:r w:rsidR="002C701F" w:rsidRPr="005D5765">
              <w:rPr>
                <w:rFonts w:ascii="Times" w:hAnsi="Times"/>
                <w:color w:val="0432FF"/>
                <w:sz w:val="22"/>
                <w:szCs w:val="22"/>
              </w:rPr>
              <w:t>Fig. 1</w:t>
            </w:r>
            <w:r w:rsidR="002C701F" w:rsidRPr="005D5765">
              <w:rPr>
                <w:rFonts w:ascii="Times" w:hAnsi="Times"/>
                <w:color w:val="000000" w:themeColor="text1"/>
                <w:sz w:val="22"/>
                <w:szCs w:val="22"/>
              </w:rPr>
              <w:t>.</w:t>
            </w:r>
          </w:p>
        </w:tc>
      </w:tr>
    </w:tbl>
    <w:p w14:paraId="5FC8EFB5" w14:textId="77777777" w:rsidR="00A174CC" w:rsidRPr="005D5765" w:rsidRDefault="008815EE">
      <w:pPr>
        <w:pStyle w:val="BodyTextIndent"/>
        <w:spacing w:before="120" w:after="120"/>
        <w:ind w:left="0" w:firstLine="0"/>
        <w:rPr>
          <w:b/>
          <w:szCs w:val="24"/>
        </w:rPr>
      </w:pPr>
      <w:r w:rsidRPr="005D5765">
        <w:rPr>
          <w:rFonts w:ascii="Arial" w:hAnsi="Arial" w:cs="Arial"/>
          <w:b/>
          <w:color w:val="000000"/>
          <w:szCs w:val="24"/>
        </w:rPr>
        <w:t>Text of proposal</w:t>
      </w:r>
    </w:p>
    <w:tbl>
      <w:tblPr>
        <w:tblW w:w="9228" w:type="dxa"/>
        <w:tblLook w:val="04A0" w:firstRow="1" w:lastRow="0" w:firstColumn="1" w:lastColumn="0" w:noHBand="0" w:noVBand="1"/>
      </w:tblPr>
      <w:tblGrid>
        <w:gridCol w:w="9228"/>
      </w:tblGrid>
      <w:tr w:rsidR="00A174CC" w:rsidRPr="00242955" w14:paraId="15A4B8D2" w14:textId="77777777">
        <w:trPr>
          <w:trHeight w:val="1566"/>
        </w:trPr>
        <w:tc>
          <w:tcPr>
            <w:tcW w:w="9228" w:type="dxa"/>
            <w:shd w:val="clear" w:color="auto" w:fill="auto"/>
          </w:tcPr>
          <w:p w14:paraId="3F2A00F5" w14:textId="266514CF" w:rsidR="00A174CC" w:rsidRPr="005D5765" w:rsidRDefault="00A174CC">
            <w:pPr>
              <w:pStyle w:val="BodyTextIndent"/>
              <w:spacing w:after="120"/>
              <w:rPr>
                <w:rFonts w:ascii="Arial" w:hAnsi="Arial" w:cs="Arial"/>
                <w:color w:val="0000FF"/>
                <w:sz w:val="20"/>
              </w:rPr>
            </w:pPr>
          </w:p>
          <w:tbl>
            <w:tblPr>
              <w:tblStyle w:val="TableGrid"/>
              <w:tblW w:w="9002" w:type="dxa"/>
              <w:tblLook w:val="04A0" w:firstRow="1" w:lastRow="0" w:firstColumn="1" w:lastColumn="0" w:noHBand="0" w:noVBand="1"/>
            </w:tblPr>
            <w:tblGrid>
              <w:gridCol w:w="9002"/>
            </w:tblGrid>
            <w:tr w:rsidR="00A174CC" w14:paraId="195FC3CF" w14:textId="77777777">
              <w:tc>
                <w:tcPr>
                  <w:tcW w:w="9002" w:type="dxa"/>
                  <w:shd w:val="clear" w:color="auto" w:fill="auto"/>
                </w:tcPr>
                <w:p w14:paraId="59520A04" w14:textId="28E5FBAC" w:rsidR="009A7DDE" w:rsidRPr="00723A95" w:rsidRDefault="009A7DDE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Historical backgrounds and </w:t>
                  </w:r>
                  <w:r w:rsidR="00BA6393" w:rsidRPr="00723A95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foundation for </w:t>
                  </w:r>
                  <w:r w:rsidRPr="00723A95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this proposal:</w:t>
                  </w:r>
                </w:p>
                <w:p w14:paraId="3B572E52" w14:textId="7ECDDF7F" w:rsidR="009A7DDE" w:rsidRPr="00723A95" w:rsidRDefault="009A7DDE" w:rsidP="009A7DDE">
                  <w:pPr>
                    <w:pStyle w:val="NormalWeb"/>
                    <w:jc w:val="both"/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e order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Ghabrivirale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was created in 2020 &lt;https://ictv.global/taxonomy/taxondetails?taxnode_id=202207231&gt; and currently accommodates 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five dsRNA virus families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Alterna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Chryso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Megabirna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Quadri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, and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Toti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.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Among the five families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oti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BA6393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s longest-known,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was</w:t>
                  </w:r>
                  <w:r w:rsidR="00D7627A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originally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established as </w:t>
                  </w:r>
                  <w:r w:rsidR="00D7627A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former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Saccharomyces cerevisiae virus group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” in 1982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Matthews&lt;/Author&gt;&lt;Year&gt;1982&lt;/Year&gt;&lt;RecNum&gt;2985&lt;/RecNum&gt;&lt;DisplayText&gt;(Matthews, 1982)&lt;/DisplayText&gt;&lt;record&gt;&lt;rec-number&gt;2985&lt;/rec-number&gt;&lt;foreign-keys&gt;&lt;key app="EN" db-id="zaxvzaptapr5s0etdenps2rbraerpv9waedd" timestamp="1683332447"&gt;2985&lt;/key&gt;&lt;/foreign-keys&gt;&lt;ref-type name="Journal Article"&gt;17&lt;/ref-type&gt;&lt;contributors&gt;&lt;authors&gt;&lt;author&gt;Matthews, R. E. F.&lt;/author&gt;&lt;/authors&gt;&lt;/contributors&gt;&lt;titles&gt;&lt;title&gt;Classification and nomenclature of viruses. Fourth report of the International Committee on Taxonomy of Viruses&lt;/title&gt;&lt;secondary-title&gt;Intervirology&lt;/secondary-title&gt;&lt;/titles&gt;&lt;periodical&gt;&lt;full-title&gt;Intervirology&lt;/full-title&gt;&lt;/periodical&gt;&lt;pages&gt;1-199&lt;/pages&gt;&lt;volume&gt;17&lt;/volume&gt;&lt;dates&gt;&lt;year&gt;1982&lt;/year&gt;&lt;/dates&gt;&lt;urls&gt;&lt;/urls&gt;&lt;/record&gt;&lt;/Cite&gt;&lt;/EndNote&gt;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Matthews, 1982)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and currently includes five genera (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Giardi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Leishmani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o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richomonas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Victorivirus</w:t>
                  </w:r>
                  <w:proofErr w:type="spellEnd"/>
                  <w:r w:rsidR="004B1B88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)</w:t>
                  </w:r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.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Below are </w:t>
                  </w:r>
                  <w:r w:rsidR="004B1B88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listed 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several reasons </w:t>
                  </w:r>
                  <w:r w:rsidR="004B1B88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behind proposed reorganization of 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the order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Ghabrivirale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. </w:t>
                  </w:r>
                </w:p>
                <w:p w14:paraId="1A98C4BA" w14:textId="0C9CBBE7" w:rsidR="009A7DDE" w:rsidRPr="00723A95" w:rsidRDefault="009A7DDE" w:rsidP="009A7DDE">
                  <w:pPr>
                    <w:pStyle w:val="NormalWeb"/>
                    <w:numPr>
                      <w:ilvl w:val="0"/>
                      <w:numId w:val="4"/>
                    </w:numPr>
                    <w:jc w:val="both"/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lastRenderedPageBreak/>
                    <w:t xml:space="preserve">The genus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Botybirn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is</w:t>
                  </w:r>
                  <w:r w:rsidR="00D7627A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currently classified as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 “floating” </w:t>
                  </w:r>
                  <w:r w:rsidR="00D7627A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axon in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e kingdom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Orthornavir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despite its relatively close phylogenetic relation to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egabirnavirid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hrysovirid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Wu&lt;/Author&gt;&lt;Year&gt;2012&lt;/Year&gt;&lt;RecNum&gt;960&lt;/RecNum&gt;&lt;DisplayText&gt;(Wu et al., 2012)&lt;/DisplayText&gt;&lt;record&gt;&lt;rec-number&gt;960&lt;/rec-number&gt;&lt;foreign-keys&gt;&lt;key app="EN" db-id="zaxvzaptapr5s0etdenps2rbraerpv9waedd" timestamp="1336108496"&gt;960&lt;/key&gt;&lt;/foreign-keys&gt;&lt;ref-type name="Journal Article"&gt;17&lt;/ref-type&gt;&lt;contributors&gt;&lt;authors&gt;&lt;author&gt;Wu, M.&lt;/author&gt;&lt;author&gt;Jin, F.&lt;/author&gt;&lt;author&gt;Zhang, J.&lt;/author&gt;&lt;author&gt;Yang, L.&lt;/author&gt;&lt;author&gt;Jiang, D.&lt;/author&gt;&lt;author&gt;Li, G.&lt;/author&gt;&lt;/authors&gt;&lt;/contributors&gt;&lt;auth-address&gt;The State Key Laboratory of Agricultural Microbiology and the Key Laboratory of Plant Pathology of Hubei Province, Huazhong Agricultural University, Wuhan 430070, Hubei, China.&lt;/auth-address&gt;&lt;titles&gt;&lt;title&gt;&lt;style face="normal" font="default" size="100%"&gt;Characterization of a novel bipartite double-stranded RNA mycovirus conferring hypovirulence in the phytopathogenic fungus &lt;/style&gt;&lt;style face="italic" font="default" size="100%"&gt;Botrytis porri&lt;/style&gt;&lt;/title&gt;&lt;secondary-title&gt;J Virol&lt;/secondary-title&gt;&lt;/titles&gt;&lt;periodical&gt;&lt;full-title&gt;J Virol&lt;/full-title&gt;&lt;/periodical&gt;&lt;pages&gt;6605-6619&lt;/pages&gt;&lt;volume&gt;86&lt;/volume&gt;&lt;edition&gt;2012/04/13&lt;/edition&gt;&lt;dates&gt;&lt;year&gt;2012&lt;/year&gt;&lt;pub-dates&gt;&lt;date&gt;Apr 11&lt;/date&gt;&lt;/pub-dates&gt;&lt;/dates&gt;&lt;isbn&gt;1098-5514 (Electronic)&amp;#xD;0022-538X (Linking)&lt;/isbn&gt;&lt;accession-num&gt;22496220&lt;/accession-num&gt;&lt;urls&gt;&lt;related-urls&gt;&lt;url&gt;http://www.ncbi.nlm.nih.gov/entrez/query.fcgi?cmd=Retrieve&amp;amp;db=PubMed&amp;amp;dopt=Citation&amp;amp;list_uids=22496220&lt;/url&gt;&lt;/related-urls&gt;&lt;/urls&gt;&lt;electronic-resource-num&gt;JVI.00292-12 [pii]&amp;#xD;10.1128/JVI.00292-12&lt;/electronic-resource-num&gt;&lt;language&gt;Eng&lt;/language&gt;&lt;/record&gt;&lt;/Cite&gt;&lt;/EndNote&gt;</w:instrTex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FE6EBF"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Wu et al., 2012)</w: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</w:t>
                  </w:r>
                </w:p>
                <w:p w14:paraId="71BFCB3D" w14:textId="0BE425A3" w:rsidR="009A7DDE" w:rsidRPr="00723A95" w:rsidRDefault="009A7DDE" w:rsidP="009A7DDE">
                  <w:pPr>
                    <w:pStyle w:val="NormalWeb"/>
                    <w:numPr>
                      <w:ilvl w:val="0"/>
                      <w:numId w:val="4"/>
                    </w:numPr>
                    <w:jc w:val="both"/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e genus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ot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was created in 1984 &lt;https://ictv.global/taxonomy/taxondetails?taxnode_id=202205292&gt; and currently has seven members such as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Ustilago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maydis virus H1</w:t>
                  </w:r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(UmVH1)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</w:t>
                  </w:r>
                  <w:r w:rsidR="00D7627A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Original i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nclusion of UmV</w:t>
                  </w:r>
                  <w:r w:rsidR="0015016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-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H1 in the genus </w:t>
                  </w:r>
                  <w:r w:rsidR="00D7627A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was based up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on its low-level of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dRP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sequence similarity to those of other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uses</w:t>
                  </w:r>
                  <w:proofErr w:type="spellEnd"/>
                  <w:r w:rsidR="00D7627A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</w:t>
                  </w:r>
                  <w:r w:rsidR="0085254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imple</w: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genome organization </w:t>
                  </w:r>
                  <w:r w:rsidR="00D7627A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characteristic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o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id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i.e.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undivided dsRNA genome encoding only two proteins, capsid protein and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dRP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In addition, UmVH1 satellite dsRNAs are associated with killer toxins, </w:t>
                  </w:r>
                  <w:proofErr w:type="gram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imilar to</w:t>
                  </w:r>
                  <w:proofErr w:type="gram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satellite dsRNA of the exemplar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Saccharomyces cerevisiae virus L-A that encodes a killer factor.</w:t>
                  </w:r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However, UmVH1 shows higher phylogenetic affinity to </w:t>
                  </w:r>
                  <w:proofErr w:type="spellStart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otybirnaviruses</w:t>
                  </w:r>
                  <w:proofErr w:type="spellEnd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han to </w:t>
                  </w:r>
                  <w:proofErr w:type="spellStart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uses</w:t>
                  </w:r>
                  <w:proofErr w:type="spellEnd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 has a </w:t>
                  </w:r>
                  <w:proofErr w:type="spellStart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onocistronic</w:t>
                  </w:r>
                  <w:proofErr w:type="spellEnd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genome distinct from other </w:t>
                  </w:r>
                  <w:proofErr w:type="spellStart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uses</w:t>
                  </w:r>
                  <w:proofErr w:type="spellEnd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hat have </w:t>
                  </w:r>
                  <w:proofErr w:type="spellStart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icistronic</w:t>
                  </w:r>
                  <w:proofErr w:type="spellEnd"/>
                  <w:r w:rsidR="000007D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genomes. </w:t>
                  </w:r>
                </w:p>
                <w:p w14:paraId="65E4E1C9" w14:textId="1587CBF3" w:rsidR="009A7DDE" w:rsidRPr="00723A95" w:rsidRDefault="009A7DDE" w:rsidP="009A7DDE">
                  <w:pPr>
                    <w:pStyle w:val="NormalWeb"/>
                    <w:numPr>
                      <w:ilvl w:val="0"/>
                      <w:numId w:val="4"/>
                    </w:numPr>
                    <w:jc w:val="both"/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</w:pP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Giardiaviruse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</w:t>
                  </w:r>
                  <w:r w:rsidR="00BA6393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are 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phylogenetically </w:t>
                  </w:r>
                  <w:r w:rsidR="00BA6393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distinct 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from other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totivirid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begin"/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instrText xml:space="preserve"> ADDIN EN.CITE &lt;EndNote&gt;&lt;Cite&gt;&lt;Author&gt;Hillman&lt;/Author&gt;&lt;Year&gt;2021&lt;/Year&gt;&lt;RecNum&gt;2797&lt;/RecNum&gt;&lt;DisplayText&gt;(Hillman and Cohen, 2021)&lt;/DisplayText&gt;&lt;record&gt;&lt;rec-number&gt;2797&lt;/rec-number&gt;&lt;foreign-keys&gt;&lt;key app="EN" db-id="zaxvzaptapr5s0etdenps2rbraerpv9waedd" timestamp="1658366400"&gt;2797&lt;/key&gt;&lt;/foreign-keys&gt;&lt;ref-type name="Book Section"&gt;5&lt;/ref-type&gt;&lt;contributors&gt;&lt;authors&gt;&lt;author&gt;Hillman, B. I.&lt;/author&gt;&lt;author&gt;Cohen, A. B.&lt;/author&gt;&lt;/authors&gt;&lt;secondary-authors&gt;&lt;author&gt;Bamford, D.&lt;/author&gt;&lt;author&gt;Zuckerman, M.&lt;/author&gt;&lt;/secondary-authors&gt;&lt;/contributors&gt;&lt;titles&gt;&lt;title&gt;&lt;style face="normal" font="default" size="100%"&gt;Totiviruses (&lt;/style&gt;&lt;style face="italic" font="default" size="100%"&gt;Totiviridae&lt;/style&gt;&lt;style face="normal" font="default" size="100%"&gt;)&lt;/style&gt;&lt;/title&gt;&lt;secondary-title&gt;Encyclopedia of Virology, 4th edn&lt;/secondary-title&gt;&lt;/titles&gt;&lt;pages&gt;doi:10.1016/B978-012374410-4.00518-5&lt;/pages&gt;&lt;volume&gt;3&lt;/volume&gt;&lt;dates&gt;&lt;year&gt;2021&lt;/year&gt;&lt;/dates&gt;&lt;pub-location&gt;Oxford&lt;/pub-location&gt;&lt;publisher&gt;Elsevier&lt;/publisher&gt;&lt;urls&gt;&lt;/urls&gt;&lt;/record&gt;&lt;/Cite&gt;&lt;/EndNote&gt;</w:instrTex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separate"/>
                  </w:r>
                  <w:r w:rsidRPr="00723A95">
                    <w:rPr>
                      <w:rFonts w:ascii="Times New Roman" w:hAnsi="Times New Roman" w:cs="Times New Roman"/>
                      <w:bCs/>
                      <w:noProof/>
                      <w:sz w:val="22"/>
                      <w:szCs w:val="22"/>
                    </w:rPr>
                    <w:t>(Hillman and Cohen, 2021)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and are closer to</w:t>
                  </w:r>
                  <w:r w:rsidR="00D7627A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representatives of new taxa proposed in this document (i.e.</w:t>
                  </w:r>
                  <w:r w:rsidR="001C0944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,</w:t>
                  </w:r>
                  <w:r w:rsidR="00D7627A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85254F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pistolviruses</w:t>
                  </w:r>
                  <w:proofErr w:type="spellEnd"/>
                  <w:r w:rsidR="0085254F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and </w:t>
                  </w:r>
                  <w:proofErr w:type="spellStart"/>
                  <w:r w:rsidR="0085254F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megatotiviruses</w:t>
                  </w:r>
                  <w:proofErr w:type="spellEnd"/>
                  <w:r w:rsidR="0085254F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)</w:t>
                  </w:r>
                  <w:r w:rsidR="0044630B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.</w:t>
                  </w:r>
                </w:p>
                <w:p w14:paraId="18B6DB53" w14:textId="7497993B" w:rsidR="009A7DDE" w:rsidRPr="00723A95" w:rsidRDefault="009A7DDE" w:rsidP="009A7DDE">
                  <w:pPr>
                    <w:pStyle w:val="NormalWeb"/>
                    <w:numPr>
                      <w:ilvl w:val="0"/>
                      <w:numId w:val="4"/>
                    </w:numPr>
                    <w:jc w:val="both"/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An increasing number of diverse viruses related to members of the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Ghabrivirale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have been detected in the past few</w:t>
                  </w:r>
                  <w:r w:rsidR="0085254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4B1B88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years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Some of them have been formally classified into new families such as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Alterna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 xml:space="preserve"> &lt;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https://ictv.global/taxonomy/taxondetails?taxnode_id=202214981</w:t>
                  </w:r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&gt;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Megabirna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 xml:space="preserve"> 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begin">
                      <w:fldData xml:space="preserve">PEVuZE5vdGU+PENpdGU+PEF1dGhvcj5TYXRvPC9BdXRob3I+PFllYXI+MjAxOTwvWWVhcj48UmVj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</w:fldData>
                    </w:fldChar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instrText xml:space="preserve"> ADDIN EN.CITE </w:instrTex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begin">
                      <w:fldData xml:space="preserve">PEVuZE5vdGU+PENpdGU+PEF1dGhvcj5TYXRvPC9BdXRob3I+PFllYXI+MjAxOTwvWWVhcj48UmVj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</w:fldData>
                    </w:fldChar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instrText xml:space="preserve"> ADDIN EN.CITE.DATA </w:instrTex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separate"/>
                  </w:r>
                  <w:r w:rsidRPr="00723A95">
                    <w:rPr>
                      <w:rFonts w:ascii="Times New Roman" w:hAnsi="Times New Roman" w:cs="Times New Roman"/>
                      <w:bCs/>
                      <w:noProof/>
                      <w:sz w:val="22"/>
                      <w:szCs w:val="22"/>
                    </w:rPr>
                    <w:t>(Sato et al., 2019)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, and</w:t>
                  </w:r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Quadri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begin"/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instrText xml:space="preserve"> ADDIN EN.CITE &lt;EndNote&gt;&lt;Cite&gt;&lt;Author&gt;Chiba&lt;/Author&gt;&lt;Year&gt;2018&lt;/Year&gt;&lt;RecNum&gt;1957&lt;/RecNum&gt;&lt;DisplayText&gt;(Chiba et al., 2018a)&lt;/DisplayText&gt;&lt;record&gt;&lt;rec-number&gt;1957&lt;/rec-number&gt;&lt;foreign-keys&gt;&lt;key app="EN" db-id="zaxvzaptapr5s0etdenps2rbraerpv9waedd" timestamp="1541413581"&gt;1957&lt;/key&gt;&lt;/foreign-keys&gt;&lt;ref-type name="Journal Article"&gt;17&lt;/ref-type&gt;&lt;contributors&gt;&lt;authors&gt;&lt;author&gt;Chiba, S.&lt;/author&gt;&lt;author&gt;Caston, J. R.&lt;/author&gt;&lt;author&gt;Ghabrial, S. A.&lt;/author&gt;&lt;author&gt;Suzuki, N.&lt;/author&gt;&lt;author&gt;Ictv Report, Consortium&lt;/author&gt;&lt;/authors&gt;&lt;/contributors&gt;&lt;auth-address&gt;1Asian Satellite Campuses Institute, Nagoya University, Nagoya 464-0861, Japan.&amp;#xD;2Department of Structure of Macromolecules, Centro Nacional de Biotecnologia (CNB-CSIC), Cantoblanco, Madrid 28049, Spain.&amp;#xD;3Department of Plant Pathology, University of Kentucky, Lexington, KY 40546, USA.&amp;#xD;4Institute of Plant Science and Resources, Okayama University, Chuo 2-20-1, Kurashiki 7100046, Japan.&lt;/auth-address&gt;&lt;titles&gt;&lt;title&gt;&lt;style face="normal" font="default" size="100%"&gt;ICTV Virus Taxonomy Profile: &lt;/style&gt;&lt;style face="italic" font="default" size="100%"&gt;Quadriviridae&lt;/style&gt;&lt;/title&gt;&lt;secondary-title&gt;J Gen Virol&lt;/secondary-title&gt;&lt;/titles&gt;&lt;periodical&gt;&lt;full-title&gt;J Gen Virol&lt;/full-title&gt;&lt;/periodical&gt;&lt;pages&gt;1480-1481&lt;/pages&gt;&lt;volume&gt;99&lt;/volume&gt;&lt;number&gt;11&lt;/number&gt;&lt;edition&gt;2018/09/29&lt;/edition&gt;&lt;keywords&gt;&lt;keyword&gt;ICTV Report&lt;/keyword&gt;&lt;keyword&gt;Quadriviridae&lt;/keyword&gt;&lt;keyword&gt;taxonomy&lt;/keyword&gt;&lt;/keywords&gt;&lt;dates&gt;&lt;year&gt;2018&lt;/year&gt;&lt;pub-dates&gt;&lt;date&gt;Nov&lt;/date&gt;&lt;/pub-dates&gt;&lt;/dates&gt;&lt;isbn&gt;1465-2099 (Electronic)&amp;#xD;0022-1317 (Linking)&lt;/isbn&gt;&lt;accession-num&gt;30265238&lt;/accession-num&gt;&lt;urls&gt;&lt;related-urls&gt;&lt;url&gt;https://www.ncbi.nlm.nih.gov/pubmed/30265238&lt;/url&gt;&lt;/related-urls&gt;&lt;/urls&gt;&lt;electronic-resource-num&gt;10.1099/jgv.0.001152&lt;/electronic-resource-num&gt;&lt;/record&gt;&lt;/Cite&gt;&lt;/EndNote&gt;</w:instrTex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separate"/>
                  </w:r>
                  <w:r w:rsidRPr="00723A95">
                    <w:rPr>
                      <w:rFonts w:ascii="Times New Roman" w:hAnsi="Times New Roman" w:cs="Times New Roman"/>
                      <w:bCs/>
                      <w:noProof/>
                      <w:sz w:val="22"/>
                      <w:szCs w:val="22"/>
                    </w:rPr>
                    <w:t>(Chiba et al., 2018a)</w:t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. However</w:t>
                  </w:r>
                  <w:r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,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many others remain unassigned and have often been confusingly designated as “…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-like viruses” </w:t>
                  </w:r>
                  <w:proofErr w:type="gram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n spite of</w:t>
                  </w:r>
                  <w:proofErr w:type="gram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heir distant relation to authentic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id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To classify those unassigned viruses, several research groups have unofficially proposed virus families, genera, or groups in previous publications that include </w:t>
                  </w:r>
                  <w:r w:rsidR="009F7921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="009F7921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Eimeriavirus</w:t>
                  </w:r>
                  <w:proofErr w:type="spellEnd"/>
                  <w:r w:rsidR="009F7921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” </w: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YaW48L0F1dGhvcj48WWVhcj4yMDE2PC9ZZWFyPjxSZWNO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</w:fldData>
                    </w:fldCha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YaW48L0F1dGhvcj48WWVhcj4yMDE2PC9ZZWFyPjxSZWNO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</w:fldData>
                    </w:fldCha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FE6EBF"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Xin et al., 2016)</w: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F7921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Fusagra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”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jAxNjwvWWVhcj48UmVj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</w:fldData>
                    </w:fldCha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jAxNjwvWWVhcj48UmVj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</w:fldData>
                    </w:fldCha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Wang et al., 2016)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“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Yadonushi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”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aaGFuZzwvQXV0aG9yPjxZZWFyPjIwMTY8L1llYXI+PFJl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</w:fldData>
                    </w:fldCha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aaGFuZzwvQXV0aG9yPjxZZWFyPjIwMTY8L1llYXI+PFJl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</w:fldData>
                    </w:fldCha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FE6EBF"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Hisano et al., 2018; Zhang et al., 2016)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“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egatotiviridae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”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BcmpvbmEtTG9wZXo8L0F1dGhvcj48WWVhcj4yMDE4PC9Z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</w:fldData>
                    </w:fldCha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BcmpvbmEtTG9wZXo8L0F1dGhvcj48WWVhcj4yMDE4PC9Z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</w:fldData>
                    </w:fldCha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Arjona-Lopez et al., 2018)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hlegivirus</w:t>
                  </w:r>
                  <w:proofErr w:type="spellEnd"/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” </w:t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QZXRyemlrPC9BdXRob3I+PFllYXI+MjAxNjwvWWVhcj48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=
</w:fldData>
                    </w:fldChar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QZXRyemlrPC9BdXRob3I+PFllYXI+MjAxNjwvWWVhcj48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=
</w:fldData>
                    </w:fldChar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8347B2"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Petrzik et al., 2016)</w:t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</w:t>
                  </w:r>
                  <w:r w:rsidR="00302DAD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“</w:t>
                  </w:r>
                  <w:proofErr w:type="spellStart"/>
                  <w:r w:rsidR="00302DAD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nsevirus</w:t>
                  </w:r>
                  <w:proofErr w:type="spellEnd"/>
                  <w:r w:rsidR="00302DAD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aaGFuZzwvQXV0aG9yPjxZZWFyPjIwMTg8L1llYXI+PFJl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</w:fldData>
                    </w:fldCha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aaGFuZzwvQXV0aG9yPjxZZWFyPjIwMTg8L1llYXI+PFJl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</w:fldData>
                    </w:fldCha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FE6EBF"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Zhang et al., 2018)</w:t>
                  </w:r>
                  <w:r w:rsidR="00FE6EBF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302DAD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</w:t>
                  </w:r>
                  <w:r w:rsidR="008347B2"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istol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”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TYW5kbHVuZDwvQXV0aG9yPjxZZWFyPjIwMjE8L1llYXI+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</w:fldData>
                    </w:fldCha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TYW5kbHVuZDwvQXV0aG9yPjxZZWFyPjIwMjE8L1llYXI+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</w:fldData>
                    </w:fldCha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Sandlund et al., 2021)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and “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rt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” 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aaGFpPC9BdXRob3I+PFllYXI+MjAxMDwvWWVhcj48UmVj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</w:fldData>
                    </w:fldCha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aaGFpPC9BdXRob3I+PFllYXI+MjAxMDwvWWVhcj48UmVj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</w:fldData>
                    </w:fldCha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23A95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Zhai et al., 2010)</w:t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23A95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</w:t>
                  </w:r>
                </w:p>
                <w:p w14:paraId="3A08C9EE" w14:textId="1D021C73" w:rsidR="009A7DDE" w:rsidRPr="00723A95" w:rsidRDefault="009A7DDE" w:rsidP="009A7DDE">
                  <w:pPr>
                    <w:pStyle w:val="NormalWeb"/>
                    <w:jc w:val="both"/>
                    <w:rPr>
                      <w:rFonts w:ascii="Times New Roman" w:hAnsi="Times New Roman" w:cs="Times New Roman"/>
                      <w:b/>
                      <w:bCs/>
                      <w:iCs/>
                      <w:color w:val="000000" w:themeColor="text1"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 w:themeColor="text1"/>
                      <w:sz w:val="22"/>
                      <w:szCs w:val="22"/>
                    </w:rPr>
                    <w:t>Data collection</w:t>
                  </w:r>
                  <w:r w:rsidR="008B4286"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 w:themeColor="text1"/>
                      <w:sz w:val="22"/>
                      <w:szCs w:val="22"/>
                    </w:rPr>
                    <w:t xml:space="preserve"> and phylogenetic analysis</w:t>
                  </w:r>
                  <w:r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 w:themeColor="text1"/>
                      <w:sz w:val="22"/>
                      <w:szCs w:val="22"/>
                    </w:rPr>
                    <w:t>:</w:t>
                  </w:r>
                </w:p>
                <w:p w14:paraId="7E3793F0" w14:textId="597483D1" w:rsidR="009A7DDE" w:rsidRPr="00723A95" w:rsidRDefault="009A7DDE" w:rsidP="009A7DDE">
                  <w:pPr>
                    <w:pStyle w:val="NormalWeb"/>
                    <w:jc w:val="both"/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In this proposal,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oti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-like viral genome sequences were collected based on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identity. First, we retrieved amino acid sequences that show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blastp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-based similarity to representative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oti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-like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sequences from the "nr" database of National Center for Biotechnology Information (NCBI). The queries used were NP_620495.1 (</w:t>
                  </w:r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>Saccharomyces cerevisiae virus L-A</w:t>
                  </w:r>
                  <w:r w:rsidR="002575F6" w:rsidRPr="00723A95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 xml:space="preserve">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ot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5097975.1 (</w:t>
                  </w:r>
                  <w:proofErr w:type="spellStart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>Rosellinia</w:t>
                  </w:r>
                  <w:proofErr w:type="spellEnd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>necatrix</w:t>
                  </w:r>
                  <w:proofErr w:type="spellEnd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>quadrivirus</w:t>
                  </w:r>
                  <w:proofErr w:type="spellEnd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 xml:space="preserve"> 1,</w:t>
                  </w:r>
                  <w:r w:rsidR="002575F6" w:rsidRPr="00723A95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 xml:space="preserve">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quadr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NP_619670.2 (</w:t>
                  </w:r>
                  <w:proofErr w:type="spellStart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>Helminthosporium</w:t>
                  </w:r>
                  <w:proofErr w:type="spellEnd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>victoriae</w:t>
                  </w:r>
                  <w:proofErr w:type="spellEnd"/>
                  <w:r w:rsidR="002575F6" w:rsidRPr="007F2FEA">
                    <w:rPr>
                      <w:rStyle w:val="ncbi-doc-authors"/>
                      <w:rFonts w:ascii="Times New Roman" w:hAnsi="Times New Roman" w:cs="Times New Roman"/>
                      <w:sz w:val="22"/>
                      <w:szCs w:val="22"/>
                    </w:rPr>
                    <w:t xml:space="preserve"> virus 190S, </w:t>
                  </w:r>
                  <w:r w:rsidRPr="007F2FEA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v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ictor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392482.1 (</w:t>
                  </w:r>
                  <w:r w:rsidR="008347B2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Penicillium </w:t>
                  </w:r>
                  <w:proofErr w:type="spellStart"/>
                  <w:r w:rsidR="008347B2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chrysogenum</w:t>
                  </w:r>
                  <w:proofErr w:type="spellEnd"/>
                  <w:r w:rsidR="008347B2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virus</w:t>
                  </w:r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n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lphachryso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), YP_003288763.1 (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megabirn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 YP_006390636.1 (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Rosellinia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necatrix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megabirnavirus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1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botybirn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3800003.1 (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Circulifer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enellus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virus 1, a 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spic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3288789.1 (</w:t>
                  </w:r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Fusarium 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graminearum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dsRNA mycovirus 3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fusagr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1976142.1 (</w:t>
                  </w:r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lternaria 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lternata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virus 1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n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ltern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NP_620070.1 (</w:t>
                  </w:r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Giardia lamblia virus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giardi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3934934.1 (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rmigeres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subalbatus</w:t>
                  </w:r>
                  <w:proofErr w:type="spellEnd"/>
                  <w:r w:rsidR="00ED3E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virus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n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rt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9143313.1 (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Camponotus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yamaokai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virus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n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inse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9551446.1 (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Yado-nushi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virus 1-A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yadonush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BDB32683.1 (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Rosellinia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necatrix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megatotivirus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1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megatot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9072448.1 (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Leptopilina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boulardi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oti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-like virus, a 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lebot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YP_009552275.1 (</w:t>
                  </w:r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Pythium 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polare</w:t>
                  </w:r>
                  <w:proofErr w:type="spellEnd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RNA virus 1, an </w:t>
                  </w:r>
                  <w:proofErr w:type="spellStart"/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ooti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NP_041191.1 (</w:t>
                  </w:r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Leishmania RNA virus 1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leishmania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NP_620730.2 (</w:t>
                  </w:r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richomonas vaginalis virus</w:t>
                  </w:r>
                  <w:r w:rsidR="001505F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1</w:t>
                  </w:r>
                  <w:r w:rsidR="00B25A3C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richomonas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, and AGZ84312.1 (</w:t>
                  </w:r>
                  <w:r w:rsidR="001505F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Botryosphaeria </w:t>
                  </w:r>
                  <w:proofErr w:type="spellStart"/>
                  <w:r w:rsidR="001505F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dothidea</w:t>
                  </w:r>
                  <w:proofErr w:type="spellEnd"/>
                  <w:r w:rsidR="001505F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1505F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chrysovirus</w:t>
                  </w:r>
                  <w:proofErr w:type="spellEnd"/>
                  <w:r w:rsidR="001505F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1, 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a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betachrysoviru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). The search was performed on January 1st, </w:t>
                  </w:r>
                  <w:proofErr w:type="gram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2022</w:t>
                  </w:r>
                  <w:proofErr w:type="gramEnd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for “NP_041191.1”, “NP_620730.2”, and “AGZ84312.1” or on November 28th 2021 for the others. These searches were limited to records that include </w:t>
                  </w:r>
                  <w:r w:rsidR="00BA6393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“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Viruses</w:t>
                  </w:r>
                  <w:r w:rsidR="00BA6393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(taxid:10239) and exclude </w:t>
                  </w:r>
                  <w:r w:rsidR="005A7A3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“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uncultured/environmental sample sequences</w:t>
                  </w:r>
                  <w:r w:rsidR="005A7A3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. The obtained subjects with 100 or higher Total Score were selected</w:t>
                  </w:r>
                  <w:r w:rsidR="00F53E99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for further analyses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. The source nucleotide sequences and their information were retrieved using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Biopython</w:t>
                  </w:r>
                  <w:proofErr w:type="spellEnd"/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Cock&lt;/Author&gt;&lt;Year&gt;2009&lt;/Year&gt;&lt;RecNum&gt;2999&lt;/RecNum&gt;&lt;DisplayText&gt;(Cock et al., 2009)&lt;/DisplayText&gt;&lt;record&gt;&lt;rec-number&gt;2999&lt;/rec-number&gt;&lt;foreign-keys&gt;&lt;key app="EN" db-id="zaxvzaptapr5s0etdenps2rbraerpv9waedd" timestamp="1686783853"&gt;2999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/titles&gt;&lt;periodical&gt;&lt;full-title&gt;Bioinformatics&lt;/full-title&gt;&lt;/periodical&gt;&lt;pages&gt;1422-1423. doi: 10.1093/bioinformatics/btp163&lt;/pages&gt;&lt;volume&gt;25&lt;/volume&gt;&lt;number&gt;11&lt;/number&gt;&lt;edition&gt;2009/03/24&lt;/edition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Print)&amp;#xD;1367-4803 (Linking)&lt;/isbn&gt;&lt;accession-num&gt;19304878&lt;/accession-num&gt;&lt;urls&gt;&lt;related-urls&gt;&lt;url&gt;https://www.ncbi.nlm.nih.gov/pubmed/19304878&lt;/url&gt;&lt;/related-urls&gt;&lt;/urls&gt;&lt;custom2&gt;PMC2682512&lt;/custom2&gt;&lt;electronic-resource-num&gt;10.1093/bioinformatics/btp163&lt;/electronic-resource-num&gt;&lt;/record&gt;&lt;/Cite&gt;&lt;/EndNote&gt;</w:instrTex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noProof/>
                      <w:color w:val="000000" w:themeColor="text1"/>
                      <w:sz w:val="22"/>
                      <w:szCs w:val="22"/>
                    </w:rPr>
                    <w:t>(Cock et al., 2009)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The nucleotides with the description “complete” </w:t>
                  </w:r>
                  <w:r w:rsidR="0038604D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(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genome</w:t>
                  </w:r>
                  <w:r w:rsidR="0038604D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, sequence,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or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cds</w:t>
                  </w:r>
                  <w:proofErr w:type="spellEnd"/>
                  <w:r w:rsidR="0038604D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)</w:t>
                  </w:r>
                  <w:r w:rsidR="004B6E89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and without the description “partial”</w:t>
                  </w:r>
                  <w:r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were</w:t>
                  </w:r>
                  <w:r w:rsidR="00F67109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collected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  <w:r w:rsidR="00C4537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38604D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he e</w:t>
                  </w:r>
                  <w:r w:rsidR="00C4537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xception </w:t>
                  </w:r>
                  <w:r w:rsidR="00BD3129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o this is</w:t>
                  </w:r>
                  <w:r w:rsidR="00C4537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38604D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NC_038928.1 and NC_038930.1 which do not contain “complete” but are the representative viral genome sequence of two established species. </w:t>
                  </w:r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The </w:t>
                  </w:r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lastRenderedPageBreak/>
                    <w:t xml:space="preserve">putative </w:t>
                  </w:r>
                  <w:proofErr w:type="spellStart"/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amino acid sequences encoded by the selected </w:t>
                  </w:r>
                  <w:r w:rsidR="00B714CD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548</w:t>
                  </w:r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nucleotide sequence</w: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s</w:t>
                  </w:r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were aligned by online MAFFT version 7.490 with L-INS-</w:t>
                  </w:r>
                  <w:proofErr w:type="spellStart"/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i</w:t>
                  </w:r>
                  <w:proofErr w:type="spellEnd"/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method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Katoh&lt;/Author&gt;&lt;Year&gt;2019&lt;/Year&gt;&lt;RecNum&gt;2112&lt;/RecNum&gt;&lt;DisplayText&gt;(Katoh et al., 2019)&lt;/DisplayText&gt;&lt;record&gt;&lt;rec-number&gt;2112&lt;/rec-number&gt;&lt;foreign-keys&gt;&lt;key app="EN" db-id="zaxvzaptapr5s0etdenps2rbraerpv9waedd" timestamp="1584599830"&gt;2112&lt;/key&gt;&lt;/foreign-keys&gt;&lt;ref-type name="Journal Article"&gt;17&lt;/ref-type&gt;&lt;contributors&gt;&lt;authors&gt;&lt;author&gt;Katoh, K.&lt;/author&gt;&lt;author&gt;Rozewicki, J.&lt;/author&gt;&lt;author&gt;Yamada, K. D.&lt;/author&gt;&lt;/authors&gt;&lt;/contributors&gt;&lt;titles&gt;&lt;title&gt;MAFFT online service: multiple sequence alignment, interactive sequence choice and visualization&lt;/title&gt;&lt;secondary-title&gt;Brief Bioinform&lt;/secondary-title&gt;&lt;/titles&gt;&lt;pages&gt;1160-1166&lt;/pages&gt;&lt;volume&gt;20&lt;/volume&gt;&lt;number&gt;4&lt;/number&gt;&lt;edition&gt;2017/10/03&lt;/edition&gt;&lt;keywords&gt;&lt;keyword&gt;*multiple sequence alignment&lt;/keyword&gt;&lt;keyword&gt;*phylogenetic tree&lt;/keyword&gt;&lt;keyword&gt;*sequence analysis&lt;/keyword&gt;&lt;/keywords&gt;&lt;dates&gt;&lt;year&gt;2019&lt;/year&gt;&lt;pub-dates&gt;&lt;date&gt;Jul 19&lt;/date&gt;&lt;/pub-dates&gt;&lt;/dates&gt;&lt;isbn&gt;1477-4054 (Electronic)&amp;#xD;1467-5463 (Linking)&lt;/isbn&gt;&lt;accession-num&gt;28968734&lt;/accession-num&gt;&lt;urls&gt;&lt;related-urls&gt;&lt;url&gt;https://www.ncbi.nlm.nih.gov/pubmed/28968734&lt;/url&gt;&lt;/related-urls&gt;&lt;/urls&gt;&lt;custom2&gt;PMC6781576 PMID: 28968734&lt;/custom2&gt;&lt;electronic-resource-num&gt;10.1093/bib/bbx108&lt;/electronic-resource-num&gt;&lt;/record&gt;&lt;/Cite&gt;&lt;/EndNote&gt;</w:instrTex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noProof/>
                      <w:color w:val="000000" w:themeColor="text1"/>
                      <w:sz w:val="22"/>
                      <w:szCs w:val="22"/>
                    </w:rPr>
                    <w:t>(Katoh et al., 2019)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Ambiguously aligned sites were removed by </w:t>
                  </w:r>
                  <w:proofErr w:type="spellStart"/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trimAl</w:t>
                  </w:r>
                  <w:proofErr w:type="spellEnd"/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version 1.4 with “strict” mode</w: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Capella-Gutierrez&lt;/Author&gt;&lt;Year&gt;2009&lt;/Year&gt;&lt;RecNum&gt;2326&lt;/RecNum&gt;&lt;DisplayText&gt;(Capella-Gutierrez et al., 2009)&lt;/DisplayText&gt;&lt;record&gt;&lt;rec-number&gt;2326&lt;/rec-number&gt;&lt;foreign-keys&gt;&lt;key app="EN" db-id="zaxvzaptapr5s0etdenps2rbraerpv9waedd" timestamp="1620952560"&gt;2326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/periodical&gt;&lt;pages&gt;1972-1973&lt;/pages&gt;&lt;volume&gt;25&lt;/volume&gt;&lt;number&gt;15&lt;/number&gt;&lt;edition&gt;2009/06/10&lt;/edition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isbn&gt;1367-4811 (Electronic)&amp;#xD;1367-4803 (Linking)&lt;/isbn&gt;&lt;accession-num&gt;19505945&lt;/accession-num&gt;&lt;urls&gt;&lt;related-urls&gt;&lt;url&gt;https://www.ncbi.nlm.nih.gov/pubmed/19505945&lt;/url&gt;&lt;/related-urls&gt;&lt;/urls&gt;&lt;custom2&gt;PMC2712344 PMID: 19505945&lt;/custom2&gt;&lt;electronic-resource-num&gt;10.1093/bioinformatics/btp348&lt;/electronic-resource-num&gt;&lt;/record&gt;&lt;/Cite&gt;&lt;/EndNote&gt;</w:instrTex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noProof/>
                      <w:color w:val="000000" w:themeColor="text1"/>
                      <w:sz w:val="22"/>
                      <w:szCs w:val="22"/>
                    </w:rPr>
                    <w:t>(Capella-Gutierrez et al., 2009)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  <w:r w:rsidR="008B4286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Phylogeny was inferred by the maximum likelihood method using IQ-TREE </w:t>
                  </w:r>
                  <w:r w:rsidR="003F505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version 2.0.3 </w:t>
                  </w:r>
                  <w:r w:rsidR="00141133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with the best</w:t>
                  </w:r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-</w:t>
                  </w:r>
                  <w:r w:rsidR="00141133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fit model </w:t>
                  </w:r>
                  <w:r w:rsidR="00D4523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in 1000 iterations by the ultrafast bootstrap method</w: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NaW5oPC9BdXRob3I+PFllYXI+MjAyMDwvWWVhcj48UmVj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</w:fldData>
                    </w:fldChar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NaW5oPC9BdXRob3I+PFllYXI+MjAyMDwvWWVhcj48UmVj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</w:fldData>
                    </w:fldChar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noProof/>
                      <w:color w:val="000000" w:themeColor="text1"/>
                      <w:sz w:val="22"/>
                      <w:szCs w:val="22"/>
                    </w:rPr>
                    <w:t>(Hoang et al., 2018; Kalyaanamoorthy et al., 2017; Minh et al., 2020)</w:t>
                  </w:r>
                  <w:r w:rsidR="0015016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D4523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Phylogenetic trees were drawn by </w:t>
                  </w:r>
                  <w:r w:rsidR="00C0669D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GGTREE</w: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version 3.2.1</w: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ZdTwvQXV0aG9yPjxZZWFyPjIwMTc8L1llYXI+PFJlY051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</w:fldData>
                    </w:fldChar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ZdTwvQXV0aG9yPjxZZWFyPjIwMTc8L1llYXI+PFJlY051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</w:fldData>
                    </w:fldChar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noProof/>
                      <w:color w:val="000000" w:themeColor="text1"/>
                      <w:sz w:val="22"/>
                      <w:szCs w:val="22"/>
                    </w:rPr>
                    <w:t>(Yu et al., 2017)</w: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. Based on</w:t>
                  </w:r>
                  <w:r w:rsidR="00B201B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this</w:t>
                  </w:r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phylogeny, the suborders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and</w:t>
                  </w:r>
                  <w:r w:rsidR="00446867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families were assigned.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After the family assignment, the </w:t>
                  </w:r>
                  <w:r w:rsidR="00B201B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phylogenetic analysis (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multiple alignment, trimming, and phylogenetic</w:t>
                  </w:r>
                  <w:r w:rsidR="00B201B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tree construction)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w</w:t>
                  </w:r>
                  <w:r w:rsidR="00B201B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s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separately performed </w:t>
                  </w:r>
                  <w:r w:rsidR="00B201B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for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every one or two families of </w:t>
                  </w:r>
                  <w:r w:rsidR="008D760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lphatotivirineae</w:t>
                  </w:r>
                  <w:proofErr w:type="spellEnd"/>
                  <w:r w:rsidR="008D760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”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B201B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or all the members of </w:t>
                  </w:r>
                  <w:r w:rsidR="008D760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="00B201B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Betatotivirineae</w:t>
                  </w:r>
                  <w:proofErr w:type="spellEnd"/>
                  <w:r w:rsidR="008D760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”</w:t>
                  </w:r>
                  <w:r w:rsidR="00B201B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to assign the genera. 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Information of </w:t>
                  </w:r>
                  <w:r w:rsidR="00FA61E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virus 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host</w:t>
                  </w:r>
                  <w:r w:rsidR="00C70414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9A6C51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or associated source 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was collected from NCBI </w:t>
                  </w:r>
                  <w:r w:rsidR="00C70414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GenBank files 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or </w:t>
                  </w:r>
                  <w:r w:rsidR="00C70414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by </w:t>
                  </w:r>
                  <w:r w:rsidR="00EB5E1B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manual curation of reference papers.</w:t>
                  </w:r>
                  <w:r w:rsidR="00E170C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The </w:t>
                  </w:r>
                  <w:r w:rsidR="00D33F8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list of 548 nt sequences, </w:t>
                  </w:r>
                  <w:r w:rsidR="00E170C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lignment and tree file</w:t>
                  </w:r>
                  <w:r w:rsidR="001F38B2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s</w:t>
                  </w:r>
                  <w:r w:rsidR="00E170C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6327A5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re</w:t>
                  </w:r>
                  <w:r w:rsidR="00E170C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available</w:t>
                  </w:r>
                  <w:r w:rsidR="00D33F8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as </w:t>
                  </w:r>
                  <w:proofErr w:type="spellStart"/>
                  <w:r w:rsidR="00D33F8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Supplem</w:t>
                  </w:r>
                  <w:proofErr w:type="spellEnd"/>
                  <w:r w:rsidR="00D33F8F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 Material, if needed</w:t>
                  </w:r>
                  <w:r w:rsidR="00E170C8" w:rsidRPr="00723A95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35334E48" w14:textId="77777777" w:rsidR="009A7DDE" w:rsidRPr="00723A95" w:rsidRDefault="009A7DDE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  <w:t xml:space="preserve">Properties of the members of the order </w:t>
                  </w:r>
                  <w:proofErr w:type="spellStart"/>
                  <w:r w:rsidRPr="00723A95">
                    <w:rPr>
                      <w:rFonts w:ascii="Times New Roman" w:hAnsi="Times New Roman" w:cs="Times New Roman"/>
                      <w:b/>
                      <w:bCs/>
                      <w:i/>
                      <w:color w:val="000000"/>
                      <w:sz w:val="22"/>
                      <w:szCs w:val="22"/>
                    </w:rPr>
                    <w:t>Ghabrivirales</w:t>
                  </w:r>
                  <w:proofErr w:type="spellEnd"/>
                  <w:r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  <w:t>:</w:t>
                  </w:r>
                </w:p>
                <w:p w14:paraId="28778711" w14:textId="77777777" w:rsidR="00620282" w:rsidRDefault="00D33F8F" w:rsidP="00620282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Generally speaking, t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he members of the order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Ghabrivirale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CA22C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form non-enveloped isometric particles of 3</w:t>
                  </w:r>
                  <w:r w:rsidR="009F302D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0</w:t>
                  </w:r>
                  <w:r w:rsidR="00507D3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-</w:t>
                  </w:r>
                  <w:r w:rsidR="00CA22C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55 nm in diameter and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have undivided dsRNA genomes, with exceptions of multipartite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genomes in case of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quadri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hryso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egabirna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otybirna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and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lterna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(</w:t>
                  </w:r>
                  <w:r w:rsidR="009A7DDE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 xml:space="preserve">Fig. </w:t>
                  </w:r>
                  <w:r w:rsidR="00751B5D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2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)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Sato&lt;/Author&gt;&lt;Year&gt;2018&lt;/Year&gt;&lt;RecNum&gt;1947&lt;/RecNum&gt;&lt;DisplayText&gt;(Sato et al., 2018)&lt;/DisplayText&gt;&lt;record&gt;&lt;rec-number&gt;1947&lt;/rec-number&gt;&lt;foreign-keys&gt;&lt;key app="EN" db-id="zaxvzaptapr5s0etdenps2rbraerpv9waedd" timestamp="1541387671"&gt;1947&lt;/key&gt;&lt;/foreign-keys&gt;&lt;ref-type name="Journal Article"&gt;17&lt;/ref-type&gt;&lt;contributors&gt;&lt;authors&gt;&lt;author&gt;Sato, Y.&lt;/author&gt;&lt;author&gt;Caston, J. R.&lt;/author&gt;&lt;author&gt;Suzuki, N.&lt;/author&gt;&lt;/authors&gt;&lt;/contributors&gt;&lt;auth-address&gt;Institute of Plant Science and Resources (IPSR), Okayama University, Chuou 2-20-1, Kurashiki Okayama 710-0046, Japan.&amp;#xD;Department of Structure of Macromolecules, Centro Nacional Biotecnologia/CSIC, Campus de Cantoblanco, C/ Darwin n masculine 3, 28049 Madrid, Spain.&amp;#xD;Institute of Plant Science and Resources (IPSR), Okayama University, Chuou 2-20-1, Kurashiki Okayama 710-0046, Japan. Electronic address: nsuzuki@okayama-u.ac.jp.&lt;/auth-address&gt;&lt;titles&gt;&lt;title&gt;The biological attributes, genome architecture and packaging of diverse multi-component fungal viruses&lt;/title&gt;&lt;secondary-title&gt;Curr Opin Virol&lt;/secondary-title&gt;&lt;/titles&gt;&lt;periodical&gt;&lt;full-title&gt;Curr Opin Virol&lt;/full-title&gt;&lt;/periodical&gt;&lt;pages&gt;55-65&lt;/pages&gt;&lt;volume&gt;33&lt;/volume&gt;&lt;edition&gt;2018/08/07&lt;/edition&gt;&lt;dates&gt;&lt;year&gt;2018&lt;/year&gt;&lt;pub-dates&gt;&lt;date&gt;Aug 3&lt;/date&gt;&lt;/pub-dates&gt;&lt;/dates&gt;&lt;isbn&gt;1879-6265 (Electronic)&amp;#xD;1879-6257 (Linking)&lt;/isbn&gt;&lt;accession-num&gt;30081358&lt;/accession-num&gt;&lt;urls&gt;&lt;related-urls&gt;&lt;url&gt;https://www.ncbi.nlm.nih.gov/pubmed/30081358&lt;/url&gt;&lt;/related-urls&gt;&lt;/urls&gt;&lt;electronic-resource-num&gt;10.1016/j.coviro.2018.07.009&lt;/electronic-resource-num&gt;&lt;/record&gt;&lt;/Cite&gt;&lt;/EndNote&gt;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9A7DDE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Sato et al., 2018)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All viruses with undivided genomes, except for </w:t>
                  </w:r>
                  <w:r w:rsidR="00C50A2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onoci</w:t>
                  </w:r>
                  <w:r w:rsidR="00EA6F75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i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virids</w:t>
                  </w:r>
                  <w:proofErr w:type="spellEnd"/>
                  <w:r w:rsidR="00C50A2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 </w:t>
                  </w:r>
                  <w:r w:rsidR="00C50A2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istolvir</w:t>
                  </w:r>
                  <w:r w:rsidR="004F5CE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ds</w:t>
                  </w:r>
                  <w:proofErr w:type="spellEnd"/>
                  <w:r w:rsidR="00C50A2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have two ORFs and most of them appears to utilize -1 ribosomal frameshifting for expressing the 3’-proximal ORF. </w:t>
                  </w:r>
                  <w:r w:rsidR="00C50A2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On the other hand,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leishmaniaviruse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 some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richomonasviruse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ppear to employ +1 programmed frameshifting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IaWxsbWFuPC9BdXRob3I+PFllYXI+MjAyMTwvWWVhcj48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=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IaWxsbWFuPC9BdXRob3I+PFllYXI+MjAyMTwvWWVhcj48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=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9A7DDE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Goodman et al., 2011; Hillman and Cohen, 2021)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r w:rsidR="00C50A2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while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victoriviruse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express CP and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dRP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separately via stop/restart translation</w:t>
                  </w:r>
                  <w:r w:rsidR="00837F7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mechanism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MaTwvQXV0aG9yPjxZZWFyPjIwMTE8L1llYXI+PFJlY051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MaTwvQXV0aG9yPjxZZWFyPjIwMTE8L1llYXI+PFJlY051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9A7DDE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Li et al., 2011)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Cap-dependent translation for the 5’-proximal ORF of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</w:t>
                  </w:r>
                  <w:r w:rsidR="00C50A2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have been demonstrated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GdWppbXVyYTwvQXV0aG9yPjxZZWFyPjIwMTE8L1llYXI+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C9wZXJpb2RpY2FsPjxhbHQtcGVyaW9kaWNhbD48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GdWppbXVyYTwvQXV0aG9yPjxZZWFyPjIwMTE8L1llYXI+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9A7DDE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Fujimura and Esteban, 2011)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while IRES (internal ribosome entry site)-mediated translation has been reported for some multi-segmented (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hryso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) and non-segmented (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victori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giardia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) members of the order</w:t>
                  </w:r>
                  <w:r w:rsidR="0048147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DaGliYTwvQXV0aG9yPjxZZWFyPjIwMTg8L1llYXI+PFJl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</w:fldData>
                    </w:fldChar>
                  </w:r>
                  <w:r w:rsidR="0048147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48147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DaGliYTwvQXV0aG9yPjxZZWFyPjIwMTg8L1llYXI+PFJl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</w:fldData>
                    </w:fldChar>
                  </w:r>
                  <w:r w:rsidR="0048147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48147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48147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481476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Chiba et al., 2018b; Garlapati and Wang, 2004)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Most multisegmented members produce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onocistronic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genome-sized mRNAs, but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egabirnaviruse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C50A2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anomalously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ossess two ORFs on each genomic segment (</w:t>
                  </w:r>
                  <w:r w:rsidR="009A7DDE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 xml:space="preserve">Fig. </w:t>
                  </w:r>
                  <w:r w:rsidR="00751B5D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2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). </w:t>
                  </w:r>
                </w:p>
                <w:p w14:paraId="4B528EE6" w14:textId="50F37FB8" w:rsidR="009A7DDE" w:rsidRPr="007F2FEA" w:rsidRDefault="009A7DDE" w:rsidP="00620282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ollectively, the order members have a very wide eukaryotic host range from prot</w:t>
                  </w:r>
                  <w:r w:rsidR="00192F91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ozoa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algae, fungi, plants, invertebrates, and vertebrates</w:t>
                  </w:r>
                  <w:r w:rsidR="00EB5E1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(</w:t>
                  </w:r>
                  <w:r w:rsidR="00EB5E1B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Fig. 3</w:t>
                  </w:r>
                  <w:r w:rsidR="00EB5E1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.</w:t>
                  </w:r>
                </w:p>
                <w:p w14:paraId="5108368E" w14:textId="77777777" w:rsidR="008D50EE" w:rsidRPr="007F2FEA" w:rsidRDefault="008D50EE" w:rsidP="009A7DDE">
                  <w:pPr>
                    <w:spacing w:before="120"/>
                    <w:ind w:leftChars="-2" w:left="-5" w:firstLineChars="200" w:firstLine="440"/>
                    <w:jc w:val="both"/>
                    <w:rPr>
                      <w:rFonts w:ascii="Times New Roman" w:hAnsi="Times New Roman" w:cs="Times New Roman"/>
                      <w:color w:val="FF0000"/>
                      <w:sz w:val="22"/>
                      <w:szCs w:val="22"/>
                    </w:rPr>
                  </w:pPr>
                </w:p>
                <w:p w14:paraId="3940D7F6" w14:textId="011D7B51" w:rsidR="009A7DDE" w:rsidRPr="007F2FEA" w:rsidRDefault="00634A50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Three new suborders</w:t>
                  </w:r>
                </w:p>
                <w:p w14:paraId="782A5045" w14:textId="2A0539D6" w:rsidR="008D50EE" w:rsidRPr="007F2FEA" w:rsidRDefault="00634A50" w:rsidP="008D50E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ree main, statistically supported clades identified during phylogenetic analyses of viral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dRP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of recognized and putative members of the order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Ghabrivirale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re proposed to represent the three </w:t>
                  </w:r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new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suborders: </w:t>
                  </w:r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lphatotivirineae</w:t>
                  </w:r>
                  <w:proofErr w:type="spellEnd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, “</w:t>
                  </w:r>
                  <w:proofErr w:type="spellStart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etatotivirineae</w:t>
                  </w:r>
                  <w:proofErr w:type="spellEnd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 and “</w:t>
                  </w:r>
                  <w:proofErr w:type="spellStart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Gammatotivirineae</w:t>
                  </w:r>
                  <w:proofErr w:type="spellEnd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. Proposed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uborder “</w:t>
                  </w:r>
                  <w:proofErr w:type="spellStart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lphatotivirineae</w:t>
                  </w:r>
                  <w:proofErr w:type="spellEnd"/>
                  <w:r w:rsidR="008D50E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”</w:t>
                  </w:r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will comprise 10 families (of which seven new), “</w:t>
                  </w:r>
                  <w:proofErr w:type="spellStart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etatotivirineae</w:t>
                  </w:r>
                  <w:proofErr w:type="spellEnd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 will contain eight families (all newly created) and “</w:t>
                  </w:r>
                  <w:proofErr w:type="spellStart"/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Gammatotivirineae</w:t>
                  </w:r>
                  <w:proofErr w:type="spellEnd"/>
                  <w:r w:rsidR="008D50E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” </w:t>
                  </w:r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will include </w:t>
                  </w:r>
                  <w:r w:rsidR="00620282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a single </w:t>
                  </w:r>
                  <w:r w:rsidR="008D50E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family</w:t>
                  </w:r>
                  <w:r w:rsidR="00620282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</w:t>
                  </w:r>
                  <w:r w:rsidR="008D50E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8D50E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Alternaviridae</w:t>
                  </w:r>
                  <w:proofErr w:type="spellEnd"/>
                  <w:r w:rsidR="008D50E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.</w:t>
                  </w:r>
                </w:p>
                <w:p w14:paraId="1FD788B9" w14:textId="77777777" w:rsidR="008D50EE" w:rsidRPr="007F2FEA" w:rsidRDefault="008D50EE" w:rsidP="008D50E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</w:p>
                <w:p w14:paraId="07A9BA02" w14:textId="75B16199" w:rsidR="009A7DDE" w:rsidRPr="00723A95" w:rsidRDefault="00634A50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  <w:t xml:space="preserve">15 </w:t>
                  </w:r>
                  <w:r w:rsidR="009A7DDE"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  <w:t>newly proposed famil</w:t>
                  </w:r>
                  <w:r w:rsidR="009908C8"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  <w:t>ies</w:t>
                  </w:r>
                  <w:r w:rsidR="009A7DDE"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  <w:t xml:space="preserve"> and </w:t>
                  </w:r>
                  <w:r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  <w:t xml:space="preserve">12 </w:t>
                  </w:r>
                  <w:r w:rsidR="009A7DDE" w:rsidRPr="00723A95">
                    <w:rPr>
                      <w:rFonts w:ascii="Times New Roman" w:hAnsi="Times New Roman" w:cs="Times New Roman"/>
                      <w:b/>
                      <w:bCs/>
                      <w:iCs/>
                      <w:color w:val="000000"/>
                      <w:sz w:val="22"/>
                      <w:szCs w:val="22"/>
                    </w:rPr>
                    <w:t>genera:</w:t>
                  </w:r>
                </w:p>
                <w:p w14:paraId="155196B3" w14:textId="29A0418D" w:rsidR="009A7DDE" w:rsidRPr="00FB3E8D" w:rsidRDefault="008D50EE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reation of a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otal of 1</w:t>
                  </w:r>
                  <w:r w:rsidR="009F7921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5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new families</w:t>
                  </w:r>
                  <w:r w:rsidR="003963F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3963FA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(including renam</w:t>
                  </w:r>
                  <w:r w:rsidR="00D33F8F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ing</w:t>
                  </w:r>
                  <w:r w:rsidR="003963FA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</w:t>
                  </w:r>
                  <w:r w:rsidR="00D33F8F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the</w:t>
                  </w:r>
                  <w:r w:rsidR="003963FA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 xml:space="preserve"> established family </w:t>
                  </w:r>
                  <w:proofErr w:type="spellStart"/>
                  <w:r w:rsidR="003963FA"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>Totiviridae</w:t>
                  </w:r>
                  <w:proofErr w:type="spellEnd"/>
                  <w:r w:rsidR="003963FA" w:rsidRPr="00723A95">
                    <w:rPr>
                      <w:rFonts w:ascii="Times New Roman" w:hAnsi="Times New Roman" w:cs="Times New Roman"/>
                      <w:bCs/>
                      <w:i/>
                      <w:iCs/>
                      <w:sz w:val="22"/>
                      <w:szCs w:val="22"/>
                    </w:rPr>
                    <w:t xml:space="preserve"> to </w:t>
                  </w:r>
                  <w:r w:rsidR="003963FA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“</w:t>
                  </w:r>
                  <w:proofErr w:type="spellStart"/>
                  <w:r w:rsidR="003963FA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Orthototiviridae</w:t>
                  </w:r>
                  <w:proofErr w:type="spellEnd"/>
                  <w:r w:rsidR="003963FA" w:rsidRPr="00723A95">
                    <w:rPr>
                      <w:rFonts w:ascii="Times New Roman" w:hAnsi="Times New Roman" w:cs="Times New Roman"/>
                      <w:bCs/>
                      <w:sz w:val="22"/>
                      <w:szCs w:val="22"/>
                    </w:rPr>
                    <w:t>”)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 12 new genera have been proposed</w:t>
                  </w:r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o classify currently known viruses with affinities to the order </w:t>
                  </w:r>
                  <w:proofErr w:type="spellStart"/>
                  <w:r w:rsidR="00642C29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Ghabriviriale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. Each newly proposed family comprise</w:t>
                  </w:r>
                  <w:r w:rsidR="003963F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only one genus, except for </w:t>
                  </w:r>
                  <w:r w:rsidR="008D7601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seudototiviridae</w:t>
                  </w:r>
                  <w:proofErr w:type="spellEnd"/>
                  <w:r w:rsidR="008D7601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="009A7DD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at consists of four genera. There follow some properties of members of the newly proposed families </w:t>
                  </w:r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nd/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or genera. For renamed families, explanations have been minimized with useful references quoted.</w:t>
                  </w:r>
                </w:p>
                <w:p w14:paraId="3E925582" w14:textId="77777777" w:rsidR="007F2FEA" w:rsidRPr="007F2FEA" w:rsidRDefault="007F2FEA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</w:p>
                <w:p w14:paraId="4C091EE2" w14:textId="77777777" w:rsidR="007F2FEA" w:rsidRDefault="007F2FEA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</w:pPr>
                </w:p>
                <w:p w14:paraId="39822632" w14:textId="39DF7144" w:rsidR="007F2FEA" w:rsidRPr="007F2FEA" w:rsidRDefault="007F2FEA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lastRenderedPageBreak/>
                    <w:t>Suborder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Alphatotivirine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”</w:t>
                  </w:r>
                </w:p>
                <w:p w14:paraId="760F1ECD" w14:textId="1D2655A8" w:rsidR="009A7DDE" w:rsidRPr="007F2FEA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Family </w:t>
                  </w:r>
                  <w:r w:rsidR="00642C29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Pseudototiviridae</w:t>
                  </w:r>
                  <w:proofErr w:type="spellEnd"/>
                  <w:r w:rsidR="00642C29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 </w:t>
                  </w:r>
                </w:p>
                <w:p w14:paraId="3D1D8D24" w14:textId="359BDC81" w:rsidR="009A7DDE" w:rsidRPr="007F2FEA" w:rsidRDefault="009A7DDE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is family comprises three </w:t>
                  </w:r>
                  <w:r w:rsidR="00525AA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previously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established genera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Victori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Leishmania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and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richomonas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), which have been </w:t>
                  </w:r>
                  <w:r w:rsidR="00525AA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oved</w:t>
                  </w:r>
                  <w:r w:rsidR="009908C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from the former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oti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in addition to the new genus </w:t>
                  </w:r>
                  <w:r w:rsidR="00525AA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Eimeriavirus</w:t>
                  </w:r>
                  <w:proofErr w:type="spellEnd"/>
                  <w:r w:rsidR="00525AA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Refer to a few review articles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IaWxsbWFuPC9BdXRob3I+PFllYXI+MjAyMTwvWWVhcj48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IaWxsbWFuPC9BdXRob3I+PFllYXI+MjAyMTwvWWVhcj48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Ghabrial and Nibert, 2009; Goodman et al., 2011; Hillman and Cohen, 2021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for properties of the first three genera. </w:t>
                  </w:r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Eimeriaviruses</w:t>
                  </w:r>
                  <w:proofErr w:type="spellEnd"/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isolated from prot</w:t>
                  </w:r>
                  <w:r w:rsidR="0032047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ozoon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Eimeria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spp.</w:t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YaW48L0F1dGhvcj48WWVhcj4yMDE2PC9ZZWFyPjxSZWNO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</w:fldData>
                    </w:fldChar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YaW48L0F1dGhvcj48WWVhcj4yMDE2PC9ZZWFyPjxSZWNO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</w:fldData>
                    </w:fldChar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3B712E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Xin et al., 2016)</w:t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have a non-segmented dsRNA genome of 5.</w:t>
                  </w:r>
                  <w:r w:rsidR="003B712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9-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6.2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kb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with two ORFs on the plus strand which encode CP and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The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gram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s considered to be</w:t>
                  </w:r>
                  <w:proofErr w:type="gram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ranslated from genome-sized viral mRNA via the stop-restart mechanism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YaW48L0F1dGhvcj48WWVhcj4yMDE2PC9ZZWFyPjxSZWNO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YaW48L0F1dGhvcj48WWVhcj4yMDE2PC9ZZWFyPjxSZWNO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Xin et al., 2016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</w:t>
                  </w:r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="007E1B13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E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meriaviruses</w:t>
                  </w:r>
                  <w:proofErr w:type="spellEnd"/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encapsidat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heir genomes in 35-nm spherical particles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Revets&lt;/Author&gt;&lt;Year&gt;1989&lt;/Year&gt;&lt;RecNum&gt;2972&lt;/RecNum&gt;&lt;DisplayText&gt;(Revets et al., 1989)&lt;/DisplayText&gt;&lt;record&gt;&lt;rec-number&gt;2972&lt;/rec-number&gt;&lt;foreign-keys&gt;&lt;key app="EN" db-id="zaxvzaptapr5s0etdenps2rbraerpv9waedd" timestamp="1682643430"&gt;2972&lt;/key&gt;&lt;/foreign-keys&gt;&lt;ref-type name="Journal Article"&gt;17&lt;/ref-type&gt;&lt;contributors&gt;&lt;authors&gt;&lt;author&gt;Revets, H.&lt;/author&gt;&lt;author&gt;Dekegel, D.&lt;/author&gt;&lt;author&gt;Deleersnijder, W.&lt;/author&gt;&lt;author&gt;De Jonckheere, J.&lt;/author&gt;&lt;author&gt;Peeters, J.&lt;/author&gt;&lt;author&gt;Leysen, E.&lt;/author&gt;&lt;author&gt;Hamers, R.&lt;/author&gt;&lt;/authors&gt;&lt;/contributors&gt;&lt;auth-address&gt;Instituut voor Moleculaire Biologie, Vrije Universiteit Brussel, Belgium.&lt;/auth-address&gt;&lt;titles&gt;&lt;title&gt;&lt;style face="normal" font="default" size="100%"&gt;Identification of virus-like particles in&lt;/style&gt;&lt;style face="italic" font="default" size="100%"&gt; Eimeria stiedae&lt;/style&gt;&lt;/title&gt;&lt;secondary-title&gt;Mol Biochem Parasitol&lt;/secondary-title&gt;&lt;/titles&gt;&lt;periodical&gt;&lt;full-title&gt;Mol Biochem Parasitol&lt;/full-title&gt;&lt;/periodical&gt;&lt;pages&gt;209-215&lt;/pages&gt;&lt;volume&gt;36&lt;/volume&gt;&lt;number&gt;3&lt;/number&gt;&lt;edition&gt;1989/10/01&lt;/edition&gt;&lt;keywords&gt;&lt;keyword&gt;Animals&lt;/keyword&gt;&lt;keyword&gt;Centrifugation, Density Gradient&lt;/keyword&gt;&lt;keyword&gt;Cesium&lt;/keyword&gt;&lt;keyword&gt;*Chlorides&lt;/keyword&gt;&lt;keyword&gt;Eimeria/genetics/*microbiology&lt;/keyword&gt;&lt;keyword&gt;Immunoblotting&lt;/keyword&gt;&lt;keyword&gt;Liver/parasitology&lt;/keyword&gt;&lt;keyword&gt;RNA, Double-Stranded/ultrastructure&lt;/keyword&gt;&lt;keyword&gt;Rabbits&lt;/keyword&gt;&lt;keyword&gt;Viruses/*isolation &amp;amp; purification&lt;/keyword&gt;&lt;/keywords&gt;&lt;dates&gt;&lt;year&gt;1989&lt;/year&gt;&lt;pub-dates&gt;&lt;date&gt;Oct&lt;/date&gt;&lt;/pub-dates&gt;&lt;/dates&gt;&lt;isbn&gt;0166-6851 (Print)&amp;#xD;0166-6851 (Linking)&lt;/isbn&gt;&lt;accession-num&gt;2797059&lt;/accession-num&gt;&lt;urls&gt;&lt;related-urls&gt;&lt;url&gt;https://www.ncbi.nlm.nih.gov/pubmed/2797059&lt;/url&gt;&lt;/related-urls&gt;&lt;/urls&gt;&lt;electronic-resource-num&gt;10.1016/0166-6851(89)90168-0&lt;/electronic-resource-num&gt;&lt;/record&gt;&lt;/Cite&gt;&lt;/EndNote&gt;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Revets et al., 1989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. This family includes members infecting fungi and protists.</w:t>
                  </w:r>
                </w:p>
                <w:p w14:paraId="31BC82DC" w14:textId="55BEF6C9" w:rsidR="009A7DDE" w:rsidRPr="007F2FEA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Family </w:t>
                  </w:r>
                  <w:r w:rsidR="00642C29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Orthototiviridae</w:t>
                  </w:r>
                  <w:proofErr w:type="spellEnd"/>
                  <w:r w:rsidR="00642C29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 </w:t>
                  </w:r>
                </w:p>
                <w:p w14:paraId="27F4F12A" w14:textId="03FF8569" w:rsidR="009A7DDE" w:rsidRPr="007F2FEA" w:rsidRDefault="007E1B13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fter moving four extant genera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Victori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Leishmania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richomonas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,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nd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Giardia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) to newly </w:t>
                  </w:r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proposed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families </w:t>
                  </w:r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seudototiviridae</w:t>
                  </w:r>
                  <w:proofErr w:type="spellEnd"/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 </w:t>
                  </w:r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Giardiaviridae</w:t>
                  </w:r>
                  <w:proofErr w:type="spellEnd"/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he former family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otiviridae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has been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enamed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642C2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Orthototiviridae</w:t>
                  </w:r>
                  <w:proofErr w:type="spellEnd"/>
                  <w:r w:rsidR="00642C29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”</w:t>
                  </w:r>
                  <w:r w:rsidR="009A7DD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nd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ncludes one genus</w:t>
                  </w:r>
                  <w:r w:rsidR="009A7DD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otiviru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hat accommodates fungal viruses.</w:t>
                  </w:r>
                  <w:r w:rsidR="009A7DDE" w:rsidRPr="007F2FEA"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See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Wickner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et al. 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Wickner&lt;/Author&gt;&lt;Year&gt;2013&lt;/Year&gt;&lt;RecNum&gt;1069&lt;/RecNum&gt;&lt;DisplayText&gt;(Wickner et al., 2013)&lt;/DisplayText&gt;&lt;record&gt;&lt;rec-number&gt;1069&lt;/rec-number&gt;&lt;foreign-keys&gt;&lt;key app="EN" db-id="zaxvzaptapr5s0etdenps2rbraerpv9waedd" timestamp="1365919608"&gt;1069&lt;/key&gt;&lt;/foreign-keys&gt;&lt;ref-type name="Journal Article"&gt;17&lt;/ref-type&gt;&lt;contributors&gt;&lt;authors&gt;&lt;author&gt;Wickner, R. B.&lt;/author&gt;&lt;author&gt;Fujimura, T.&lt;/author&gt;&lt;author&gt;Esteban, R.&lt;/author&gt;&lt;/authors&gt;&lt;/contributors&gt;&lt;auth-address&gt;Laboratory of Biochemistry and Genetics, National Institute of Diabetes Digestive and Kidney Diseases, National Institutes of Health, Bethesda, Maryland, USA. Electronic address: wickner@helix.nih.gov.&lt;/auth-address&gt;&lt;titles&gt;&lt;title&gt;&lt;style face="normal" font="default" size="100%"&gt;Viruses and prions of &lt;/style&gt;&lt;style face="italic" font="default" size="100%"&gt;Saccharomyces cerevisiae&lt;/style&gt;&lt;/title&gt;&lt;secondary-title&gt;Adv Virus Res&lt;/secondary-title&gt;&lt;/titles&gt;&lt;periodical&gt;&lt;full-title&gt;Adv Virus Res&lt;/full-title&gt;&lt;/periodical&gt;&lt;pages&gt;1-36&lt;/pages&gt;&lt;volume&gt;86&lt;/volume&gt;&lt;edition&gt;2013/03/19&lt;/edition&gt;&lt;dates&gt;&lt;year&gt;2013&lt;/year&gt;&lt;/dates&gt;&lt;isbn&gt;1557-8399 (Electronic)&amp;#xD;0065-3527 (Linking)&lt;/isbn&gt;&lt;accession-num&gt;23498901&lt;/accession-num&gt;&lt;urls&gt;&lt;related-urls&gt;&lt;url&gt;http://www.ncbi.nlm.nih.gov/entrez/query.fcgi?cmd=Retrieve&amp;amp;db=PubMed&amp;amp;dopt=Citation&amp;amp;list_uids=23498901&lt;/url&gt;&lt;/related-urls&gt;&lt;/urls&gt;&lt;electronic-resource-num&gt;B978-0-12-394315-6.00001-5 [pii]&amp;#xD;10.1016/B978-0-12-394315-6.00001-5&lt;/electronic-resource-num&gt;&lt;language&gt;eng&lt;/language&gt;&lt;/record&gt;&lt;/Cite&gt;&lt;/EndNote&gt;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9A7DDE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Wickner et al., 2013)</w:t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for their molecular and biological properties.</w:t>
                  </w:r>
                </w:p>
                <w:p w14:paraId="7AD4976B" w14:textId="709FDF80" w:rsidR="009A7DDE" w:rsidRPr="007F2FEA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Family </w:t>
                  </w:r>
                  <w:r w:rsidR="0052444C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Botybirnaviridae</w:t>
                  </w:r>
                  <w:proofErr w:type="spellEnd"/>
                  <w:r w:rsidR="0052444C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 </w:t>
                  </w:r>
                </w:p>
                <w:p w14:paraId="48C1E8CB" w14:textId="472ADB12" w:rsidR="009A7DDE" w:rsidRPr="007F2FEA" w:rsidRDefault="009A7DDE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e exemplar virus of this family, Botrytis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orri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RNA virus 1 (BpRV1), was isolated from a phytopathogenic fungus in 2012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Wu&lt;/Author&gt;&lt;Year&gt;2012&lt;/Year&gt;&lt;RecNum&gt;960&lt;/RecNum&gt;&lt;DisplayText&gt;(Wu et al., 2012)&lt;/DisplayText&gt;&lt;record&gt;&lt;rec-number&gt;960&lt;/rec-number&gt;&lt;foreign-keys&gt;&lt;key app="EN" db-id="zaxvzaptapr5s0etdenps2rbraerpv9waedd" timestamp="1336108496"&gt;960&lt;/key&gt;&lt;/foreign-keys&gt;&lt;ref-type name="Journal Article"&gt;17&lt;/ref-type&gt;&lt;contributors&gt;&lt;authors&gt;&lt;author&gt;Wu, M.&lt;/author&gt;&lt;author&gt;Jin, F.&lt;/author&gt;&lt;author&gt;Zhang, J.&lt;/author&gt;&lt;author&gt;Yang, L.&lt;/author&gt;&lt;author&gt;Jiang, D.&lt;/author&gt;&lt;author&gt;Li, G.&lt;/author&gt;&lt;/authors&gt;&lt;/contributors&gt;&lt;auth-address&gt;The State Key Laboratory of Agricultural Microbiology and the Key Laboratory of Plant Pathology of Hubei Province, Huazhong Agricultural University, Wuhan 430070, Hubei, China.&lt;/auth-address&gt;&lt;titles&gt;&lt;title&gt;&lt;style face="normal" font="default" size="100%"&gt;Characterization of a novel bipartite double-stranded RNA mycovirus conferring hypovirulence in the phytopathogenic fungus &lt;/style&gt;&lt;style face="italic" font="default" size="100%"&gt;Botrytis porri&lt;/style&gt;&lt;/title&gt;&lt;secondary-title&gt;J Virol&lt;/secondary-title&gt;&lt;/titles&gt;&lt;periodical&gt;&lt;full-title&gt;J Virol&lt;/full-title&gt;&lt;/periodical&gt;&lt;pages&gt;6605-6619&lt;/pages&gt;&lt;volume&gt;86&lt;/volume&gt;&lt;edition&gt;2012/04/13&lt;/edition&gt;&lt;dates&gt;&lt;year&gt;2012&lt;/year&gt;&lt;pub-dates&gt;&lt;date&gt;Apr 11&lt;/date&gt;&lt;/pub-dates&gt;&lt;/dates&gt;&lt;isbn&gt;1098-5514 (Electronic)&amp;#xD;0022-538X (Linking)&lt;/isbn&gt;&lt;accession-num&gt;22496220&lt;/accession-num&gt;&lt;urls&gt;&lt;related-urls&gt;&lt;url&gt;http://www.ncbi.nlm.nih.gov/entrez/query.fcgi?cmd=Retrieve&amp;amp;db=PubMed&amp;amp;dopt=Citation&amp;amp;list_uids=22496220&lt;/url&gt;&lt;/related-urls&gt;&lt;/urls&gt;&lt;electronic-resource-num&gt;JVI.00292-12 [pii]&amp;#xD;10.1128/JVI.00292-12&lt;/electronic-resource-num&gt;&lt;language&gt;Eng&lt;/language&gt;&lt;/record&gt;&lt;/Cite&gt;&lt;/EndNote&gt;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Wu et al., 2012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and most of known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otybirnaviruse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were discovered fr</w:t>
                  </w:r>
                  <w:r w:rsidR="00B0161D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o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m isolated filamentous fungi. Although, </w:t>
                  </w:r>
                  <w:r w:rsidR="00FE40B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nomalously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two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otybirnaviruse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have been reported </w:t>
                  </w:r>
                  <w:r w:rsidR="00896A6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associated with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lant</w:t>
                  </w:r>
                  <w:r w:rsidR="00896A6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ZYW5nPC9BdXRob3I+PFllYXI+MjAyMjwvWWVhcj48UmVj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ZYW5nPC9BdXRob3I+PFllYXI+MjAyMjwvWWVhcj48UmVj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Nerva et al., 2022; Yang et al., 2022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their </w:t>
                  </w:r>
                  <w:r w:rsidR="00896A6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primary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host need </w:t>
                  </w:r>
                  <w:r w:rsidR="00896A6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yet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o be </w:t>
                  </w:r>
                  <w:r w:rsidR="00896A6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experimentally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confirmed. BpRV1 and other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otybirnaviri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have a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isegmented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dsRNA genome, with each segment of approximately </w:t>
                  </w:r>
                  <w:r w:rsidR="00C70414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5-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6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kb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encoding a large polyprotein which may undergo proteolytic processing</w:t>
                  </w:r>
                  <w:r w:rsidR="0042188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42188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XdTwvQXV0aG9yPjxZZWFyPjIwMTI8L1llYXI+PFJlY051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</w:fldData>
                    </w:fldChar>
                  </w:r>
                  <w:r w:rsidR="00F83D0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="00F83D0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XdTwvQXV0aG9yPjxZZWFyPjIwMTI8L1llYXI+PFJlY051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</w:fldData>
                    </w:fldChar>
                  </w:r>
                  <w:r w:rsidR="00F83D0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="00F83D0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F83D0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="0042188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="0042188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F83D0A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Liu et al., 2015; Shamsi et al., 2019; Wu et al., 2012)</w:t>
                  </w:r>
                  <w:r w:rsidR="00421886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While the creation of family </w:t>
                  </w:r>
                  <w:r w:rsidR="0052444C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oty</w:t>
                  </w:r>
                  <w:r w:rsidR="00207E8D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rnaviridae</w:t>
                  </w:r>
                  <w:proofErr w:type="spellEnd"/>
                  <w:r w:rsidR="0052444C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was </w:t>
                  </w:r>
                  <w:r w:rsidR="00BD6245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originally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proposed </w:t>
                  </w:r>
                  <w:r w:rsidR="00BD6245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o classify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pRV1 as the exemplar strain in 2013</w:t>
                  </w:r>
                  <w:r w:rsidR="003F1CB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he ICTV approved the creation of a new genus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Botybirnavirus</w:t>
                  </w:r>
                  <w:proofErr w:type="spellEnd"/>
                  <w:r w:rsidR="003F1CB8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="00BD6245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in 2016 </w:t>
                  </w:r>
                  <w:r w:rsidR="003F1CB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="003F1CB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Wu&lt;/Author&gt;&lt;Year&gt;2013 &lt;/Year&gt;&lt;RecNum&gt;1212&lt;/RecNum&gt;&lt;DisplayText&gt;(Wu and Li, 2013 )&lt;/DisplayText&gt;&lt;record&gt;&lt;rec-number&gt;1212&lt;/rec-number&gt;&lt;foreign-keys&gt;&lt;key app="EN" db-id="zaxvzaptapr5s0etdenps2rbraerpv9waedd" timestamp="1395370717"&gt;1212&lt;/key&gt;&lt;/foreign-keys&gt;&lt;ref-type name="Journal Article"&gt;17&lt;/ref-type&gt;&lt;contributors&gt;&lt;authors&gt;&lt;author&gt;Wu, M. D. &lt;/author&gt;&lt;author&gt;Li, G. Q. &lt;/author&gt;&lt;/authors&gt;&lt;/contributors&gt;&lt;titles&gt;&lt;title&gt;A new mycovirus species, Botrytis porri botybirnavirus 1, in a new family, Botybirnaviridae. &lt;/title&gt;&lt;secondary-title&gt;Taxonomy Proposals. International Committee on Taxonomy of Viruses&lt;/secondary-title&gt;&lt;/titles&gt;&lt;periodical&gt;&lt;full-title&gt;Taxonomy Proposals. International Committee on Taxonomy of Viruses&lt;/full-title&gt;&lt;/periodical&gt;&lt;pages&gt;https://ictv.global/filebrowser/download/5881&lt;/pages&gt;&lt;dates&gt;&lt;year&gt;2013 &lt;/year&gt;&lt;/dates&gt;&lt;urls&gt;&lt;/urls&gt;&lt;/record&gt;&lt;/Cite&gt;&lt;/EndNote&gt;</w:instrText>
                  </w:r>
                  <w:r w:rsidR="003F1CB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="003F1CB8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Wu and Li, 2013)</w:t>
                  </w:r>
                  <w:r w:rsidR="003F1CB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.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e genus </w:t>
                  </w:r>
                  <w:r w:rsidR="00FA5F52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is currently placed the kingdom </w:t>
                  </w:r>
                  <w:proofErr w:type="spellStart"/>
                  <w:r w:rsidR="00FA5F52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Orthornavirae</w:t>
                  </w:r>
                  <w:proofErr w:type="spellEnd"/>
                  <w:r w:rsidR="00FA5F52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 but</w:t>
                  </w:r>
                  <w:r w:rsidR="00FA5F52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unassigned to other ranks below the </w:t>
                  </w:r>
                  <w:r w:rsidR="00FA5F52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kingdom</w:t>
                  </w:r>
                  <w:r w:rsidR="00BD6245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despite their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elated</w:t>
                  </w:r>
                  <w:r w:rsidR="00BD6245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ness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o members of the order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Ghabrivirale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. Spherical particles of 35</w:t>
                  </w:r>
                  <w:r w:rsidR="0052444C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-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40 nm are produced in infected cells and composed of multiple protein components that are derived from two putative polyproteins separately encoded by two genomic segments</w:t>
                  </w:r>
                  <w:r w:rsidR="00BA116D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,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dsRNA1 and dsRNA2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XdTwvQXV0aG9yPjxZZWFyPjIwMTI8L1llYXI+PFJlY051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XdTwvQXV0aG9yPjxZZWFyPjIwMTI8L1llYXI+PFJlY051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Ran et al., 2016; Shamsi et al., 2019; Wu et al., 2012; Xiang et al., 2017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The terminal non-coding sequences are highly conserved between the two segments. A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otybirna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Sclerotinia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clerotiorum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botybirna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3, is known to provide </w:t>
                  </w:r>
                  <w:r w:rsidR="00706241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a</w:t>
                  </w:r>
                  <w:r w:rsidR="0017568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</w:t>
                  </w:r>
                  <w:r w:rsidR="00706241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sids for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apsidles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yadokari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Jia&lt;/Author&gt;&lt;Year&gt;2022&lt;/Year&gt;&lt;RecNum&gt;2789&lt;/RecNum&gt;&lt;DisplayText&gt;(Jia et al., 2022)&lt;/DisplayText&gt;&lt;record&gt;&lt;rec-number&gt;2789&lt;/rec-number&gt;&lt;foreign-keys&gt;&lt;key app="EN" db-id="zaxvzaptapr5s0etdenps2rbraerpv9waedd" timestamp="1653345877"&gt;2789&lt;/key&gt;&lt;/foreign-keys&gt;&lt;ref-type name="Journal Article"&gt;17&lt;/ref-type&gt;&lt;contributors&gt;&lt;authors&gt;&lt;author&gt;Jia, J. C.&lt;/author&gt;&lt;author&gt;Mu, F.&lt;/author&gt;&lt;author&gt;Fu, Y. P.&lt;/author&gt;&lt;author&gt;Cheng, J. S.&lt;/author&gt;&lt;author&gt;Lin, Y.&lt;/author&gt;&lt;author&gt;Li, B.&lt;/author&gt;&lt;author&gt;Jiang, D. H.&lt;/author&gt;&lt;author&gt;Xie, J. T.&lt;/author&gt;&lt;/authors&gt;&lt;/contributors&gt;&lt;auth-address&gt;Huazhong Agr Univ, State Key Lab Agr Microbiol, Wuhan, Peoples R China&amp;#xD;Huazhong Agr Univ, Coll Plant Sci &amp;amp; Technol, Hubei Key Lab Plant Pathol, Wuhan, Peoples R China&amp;#xD;Hubei Hongshan Lab, Wuhan, Peoples R China&amp;#xD;Shanxi Agr Univ, Dept Plart Protect, Taigu, Peoples R China&lt;/auth-address&gt;&lt;titles&gt;&lt;title&gt;A capsidless virus Is trans-encapsidated by a bisegmented botybirnavirus&lt;/title&gt;&lt;secondary-title&gt;Journal of Virology&lt;/secondary-title&gt;&lt;alt-title&gt;J Virol&lt;/alt-title&gt;&lt;/titles&gt;&lt;periodical&gt;&lt;full-title&gt;Journal of Virology&lt;/full-title&gt;&lt;/periodical&gt;&lt;alt-periodical&gt;&lt;full-title&gt;J Virol&lt;/full-title&gt;&lt;/alt-periodical&gt;&lt;pages&gt;e0029622&lt;/pages&gt;&lt;volume&gt;96&lt;/volume&gt;&lt;number&gt;9&lt;/number&gt;&lt;keywords&gt;&lt;keyword&gt;yadokarivirus&lt;/keyword&gt;&lt;keyword&gt;botybirnavirus&lt;/keyword&gt;&lt;keyword&gt;mutualism&lt;/keyword&gt;&lt;keyword&gt;trans-encapsidation&lt;/keyword&gt;&lt;keyword&gt;mutualistic&lt;/keyword&gt;&lt;keyword&gt;mycovirus&lt;/keyword&gt;&lt;keyword&gt;double-stranded-rna&lt;/keyword&gt;&lt;keyword&gt;confers hypovirulence&lt;/keyword&gt;&lt;keyword&gt;rhizoctonia-solani&lt;/keyword&gt;&lt;keyword&gt;DNA mycovirus&lt;/keyword&gt;&lt;keyword&gt;fungus&lt;/keyword&gt;&lt;keyword&gt;protein&lt;/keyword&gt;&lt;/keywords&gt;&lt;dates&gt;&lt;year&gt;2022&lt;/year&gt;&lt;pub-dates&gt;&lt;date&gt;May 11&lt;/date&gt;&lt;/pub-dates&gt;&lt;/dates&gt;&lt;isbn&gt;0022-538x&lt;/isbn&gt;&lt;accession-num&gt;WOS:000786662400003&lt;/accession-num&gt;&lt;urls&gt;&lt;related-urls&gt;&lt;url&gt;&amp;lt;Go to ISI&amp;gt;://WOS:000786662400003&lt;/url&gt;&lt;/related-urls&gt;&lt;/urls&gt;&lt;electronic-resource-num&gt;10.1128/jvi.00296-22&lt;/electronic-resource-num&gt;&lt;language&gt;English&lt;/language&gt;&lt;/record&gt;&lt;/Cite&gt;&lt;/EndNote&gt;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Jia et al., 2022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</w:t>
                  </w:r>
                </w:p>
                <w:p w14:paraId="520C9693" w14:textId="438E2D30" w:rsidR="009A7DDE" w:rsidRPr="007F2FEA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Family </w:t>
                  </w:r>
                  <w:r w:rsidR="0052444C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Phlegiviridae</w:t>
                  </w:r>
                  <w:proofErr w:type="spellEnd"/>
                  <w:r w:rsidR="0052444C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 </w:t>
                  </w:r>
                </w:p>
                <w:p w14:paraId="47F975A5" w14:textId="0E39228C" w:rsidR="009A7DDE" w:rsidRPr="007F2FEA" w:rsidRDefault="009A7DDE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hlebiopsi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gigantea large virus 1 is the first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hlegivirid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o be fully sequenced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Lim&lt;/Author&gt;&lt;Year&gt;2011&lt;/Year&gt;&lt;RecNum&gt;1377&lt;/RecNum&gt;&lt;DisplayText&gt;(Lim et al., 2011)&lt;/DisplayText&gt;&lt;record&gt;&lt;rec-number&gt;1377&lt;/rec-number&gt;&lt;foreign-keys&gt;&lt;key app="EN" db-id="zaxvzaptapr5s0etdenps2rbraerpv9waedd" timestamp="1413872234"&gt;1377&lt;/key&gt;&lt;/foreign-keys&gt;&lt;ref-type name="Journal Article"&gt;17&lt;/ref-type&gt;&lt;contributors&gt;&lt;authors&gt;&lt;author&gt;Lim, J. M.&lt;/author&gt;&lt;author&gt;Jamal, A.&lt;/author&gt;&lt;author&gt;Phoon, X.&lt;/author&gt;&lt;author&gt;Korhonen, K.&lt;/author&gt;&lt;author&gt;Coutts, R. H.&lt;/author&gt;&lt;/authors&gt;&lt;/contributors&gt;&lt;auth-address&gt;Division of Biology, Faculty of Natural Sciences, Imperial College London, Sir Alexander Fleming Building, Imperial College Road, London, SW7 2AZ, UK.&lt;/auth-address&gt;&lt;titles&gt;&lt;title&gt;Incidence of Phlebiopsis gigantea large virus-1 in a collection of Phlebiopsis gigantea isolates&lt;/title&gt;&lt;secondary-title&gt;Arch Virol&lt;/secondary-title&gt;&lt;alt-title&gt;Archives of virology&lt;/alt-title&gt;&lt;/titles&gt;&lt;periodical&gt;&lt;full-title&gt;Archives of Virology&lt;/full-title&gt;&lt;abbr-1&gt;Arch Virol&lt;/abbr-1&gt;&lt;/periodical&gt;&lt;alt-periodical&gt;&lt;full-title&gt;Archives of Virology&lt;/full-title&gt;&lt;abbr-1&gt;Arch Virol&lt;/abbr-1&gt;&lt;/alt-periodical&gt;&lt;pages&gt;2091-2094&lt;/pages&gt;&lt;volume&gt;156&lt;/volume&gt;&lt;number&gt;11&lt;/number&gt;&lt;edition&gt;2011/08/06&lt;/edition&gt;&lt;keywords&gt;&lt;keyword&gt;Amino Acid Sequence&lt;/keyword&gt;&lt;keyword&gt;Europe&lt;/keyword&gt;&lt;keyword&gt;Genetic Variation&lt;/keyword&gt;&lt;keyword&gt;Molecular Sequence Data&lt;/keyword&gt;&lt;keyword&gt;North America&lt;/keyword&gt;&lt;keyword&gt;Polyporales/classification/*virology&lt;/keyword&gt;&lt;keyword&gt;Viruses/classification/genetics/*isolation &amp;amp; purification&lt;/keyword&gt;&lt;/keywords&gt;&lt;dates&gt;&lt;year&gt;2011&lt;/year&gt;&lt;pub-dates&gt;&lt;date&gt;Nov&lt;/date&gt;&lt;/pub-dates&gt;&lt;/dates&gt;&lt;isbn&gt;1432-8798 (Electronic)&amp;#xD;0304-8608 (Linking)&lt;/isbn&gt;&lt;accession-num&gt;21818645&lt;/accession-num&gt;&lt;urls&gt;&lt;related-urls&gt;&lt;url&gt;http://www.ncbi.nlm.nih.gov/pubmed/21818645&lt;/url&gt;&lt;/related-urls&gt;&lt;/urls&gt;&lt;electronic-resource-num&gt;10.1007/s00705-011-1086-9&lt;/electronic-resource-num&gt;&lt;/record&gt;&lt;/Cite&gt;&lt;/EndNote&gt;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Lim et al., 2011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The genome of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hlegiviri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is </w:t>
                  </w:r>
                  <w:r w:rsidR="00175689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made up of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non-segmented dsRNA of 9.4 ~11.6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kb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</w:t>
                  </w:r>
                  <w:r w:rsidR="00C04E1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ere are conflicting reports on formation of virions in </w:t>
                  </w:r>
                  <w:proofErr w:type="spellStart"/>
                  <w:r w:rsidR="00C04E1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hlegivirids</w:t>
                  </w:r>
                  <w:proofErr w:type="spellEnd"/>
                  <w:r w:rsidR="00C04E1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and/or their </w:t>
                  </w:r>
                  <w:proofErr w:type="spellStart"/>
                  <w:r w:rsidR="00C04E1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apsidless</w:t>
                  </w:r>
                  <w:proofErr w:type="spellEnd"/>
                  <w:r w:rsidR="00C04E1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nature (</w:t>
                  </w:r>
                  <w:proofErr w:type="spellStart"/>
                  <w:r w:rsidR="00C04E10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Magae</w:t>
                  </w:r>
                  <w:proofErr w:type="spellEnd"/>
                  <w:r w:rsidR="00C04E10"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 xml:space="preserve">, 2012; Won et al., 2013).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Phlegiviri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have been thus far isolated from basidiomycetous fungi.</w:t>
                  </w:r>
                </w:p>
                <w:p w14:paraId="48231887" w14:textId="03F59C8D" w:rsidR="009A7DDE" w:rsidRPr="007F2FEA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Family </w:t>
                  </w:r>
                  <w:r w:rsidR="0052444C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Monoci</w:t>
                  </w:r>
                  <w:r w:rsidR="00AC27E5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ti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viridae</w:t>
                  </w:r>
                  <w:proofErr w:type="spellEnd"/>
                  <w:r w:rsidR="0052444C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 </w:t>
                  </w:r>
                </w:p>
                <w:p w14:paraId="0570C7DE" w14:textId="64B11731" w:rsidR="009A7DDE" w:rsidRPr="007F2FEA" w:rsidRDefault="009A7DD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is family has been created to accommodate the species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Ustilago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maydis virus H1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formerly classified in the genus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Totivirus</w:t>
                  </w:r>
                  <w:proofErr w:type="spellEnd"/>
                  <w:r w:rsidR="00114E7B"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, </w:t>
                  </w:r>
                  <w:r w:rsidR="00114E7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and now moved to a newly </w:t>
                  </w:r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proposed </w:t>
                  </w:r>
                  <w:r w:rsidR="00114E7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genus </w:t>
                  </w:r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="00114E7B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onocitivirus</w:t>
                  </w:r>
                  <w:proofErr w:type="spellEnd"/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The family comprises three species whose exemplar viruses have been all detected from ascomycetous or basidiomycetous fungi.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onoci</w:t>
                  </w:r>
                  <w:r w:rsidR="00AC27E5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i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viri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have an undivided dsRNA genome of 6.1</w:t>
                  </w:r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-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6.4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kb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encoding a polyprotein which likely undergoes autocatalytic processing by a virally encoded papain-like protease to produce mature CP and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LYW5nPC9BdXRob3I+PFllYXI+MjAwMTwvWWVhcj48UmVj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LYW5nPC9BdXRob3I+PFllYXI+MjAwMTwvWWVhcj48UmVj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Kang et al., 2001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This protein expression strategy, along with phylogenetic relation, distinguishes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onoci</w:t>
                  </w:r>
                  <w:r w:rsidR="00AC27E5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i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viri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from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use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Isometric particles of 43 nm in diameter </w:t>
                  </w:r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are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formed by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Ustilago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maydis virus H1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Bozarth&lt;/Author&gt;&lt;Year&gt;1981&lt;/Year&gt;&lt;RecNum&gt;2984&lt;/RecNum&gt;&lt;DisplayText&gt;(Bozarth et al., 1981)&lt;/DisplayText&gt;&lt;record&gt;&lt;rec-number&gt;2984&lt;/rec-number&gt;&lt;foreign-keys&gt;&lt;key app="EN" db-id="zaxvzaptapr5s0etdenps2rbraerpv9waedd" timestamp="1683257575"&gt;2984&lt;/key&gt;&lt;/foreign-keys&gt;&lt;ref-type name="Journal Article"&gt;17&lt;/ref-type&gt;&lt;contributors&gt;&lt;authors&gt;&lt;author&gt;Bozarth, R. F.&lt;/author&gt;&lt;author&gt;Koltint, Y.&lt;/author&gt;&lt;author&gt;Weissman, M. B.&lt;/author&gt;&lt;author&gt;Parker, R. L.&lt;/author&gt;&lt;author&gt;Dalton, R. E.&lt;/author&gt;&lt;author&gt;Steinlauf, R.&lt;/author&gt;&lt;/authors&gt;&lt;/contributors&gt;&lt;auth-address&gt;Indiana State University, Terre Haute, Indiana 47809, USA.&lt;/auth-address&gt;&lt;titles&gt;&lt;title&gt;&lt;style face="normal" font="default" size="100%"&gt;The molecular weight and packaging of dsRNAs in the mycovirus from &lt;/style&gt;&lt;style face="italic" font="default" size="100%"&gt;Ustilago maydis&lt;/style&gt;&lt;style face="normal" font="default" size="100%"&gt; killer strains&lt;/style&gt;&lt;/title&gt;&lt;secondary-title&gt;Virology&lt;/secondary-title&gt;&lt;/titles&gt;&lt;periodical&gt;&lt;full-title&gt;Virology&lt;/full-title&gt;&lt;/periodical&gt;&lt;pages&gt;492-502&lt;/pages&gt;&lt;volume&gt;113&lt;/volume&gt;&lt;number&gt;2&lt;/number&gt;&lt;edition&gt;1981/09/01&lt;/edition&gt;&lt;dates&gt;&lt;year&gt;1981&lt;/year&gt;&lt;pub-dates&gt;&lt;date&gt;Sep&lt;/date&gt;&lt;/pub-dates&gt;&lt;/dates&gt;&lt;isbn&gt;0042-6822 (Print)&amp;#xD;0042-6822 (Linking)&lt;/isbn&gt;&lt;accession-num&gt;18635085&lt;/accession-num&gt;&lt;urls&gt;&lt;related-urls&gt;&lt;url&gt;https://www.ncbi.nlm.nih.gov/pubmed/18635085&lt;/url&gt;&lt;/related-urls&gt;&lt;/urls&gt;&lt;electronic-resource-num&gt;10.1016/0042-6822(81)90177-x&lt;/electronic-resource-num&gt;&lt;/record&gt;&lt;/Cite&gt;&lt;/EndNote&gt;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Bozarth et al., 1981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</w:t>
                  </w:r>
                </w:p>
                <w:p w14:paraId="52B03470" w14:textId="205DB7FC" w:rsidR="009A7DDE" w:rsidRPr="007F2FEA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lastRenderedPageBreak/>
                    <w:t xml:space="preserve">Family </w:t>
                  </w:r>
                  <w:r w:rsidR="00F802F0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Spiciviridae</w:t>
                  </w:r>
                  <w:proofErr w:type="spellEnd"/>
                  <w:r w:rsidR="00F802F0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 </w:t>
                  </w:r>
                </w:p>
                <w:p w14:paraId="4CD88DA5" w14:textId="2E86ECC0" w:rsidR="009A7DDE" w:rsidRPr="007F2FEA" w:rsidRDefault="009A7DD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e first </w:t>
                  </w:r>
                  <w:r w:rsidR="0061709F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wo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picivirids</w:t>
                  </w:r>
                  <w:proofErr w:type="spellEnd"/>
                  <w:r w:rsidR="00F7660F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(</w:t>
                  </w:r>
                  <w:proofErr w:type="spellStart"/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Spissistilus</w:t>
                  </w:r>
                  <w:proofErr w:type="spellEnd"/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festinus</w:t>
                  </w:r>
                  <w:proofErr w:type="spellEnd"/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virus 1, SpFV1 and </w:t>
                  </w:r>
                  <w:proofErr w:type="spellStart"/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Circulifer</w:t>
                  </w:r>
                  <w:proofErr w:type="spellEnd"/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enellus</w:t>
                  </w:r>
                  <w:proofErr w:type="spellEnd"/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virus 1, CiTV1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were reported from two</w:t>
                  </w:r>
                  <w:r w:rsidRPr="007F2FEA">
                    <w:rPr>
                      <w:rFonts w:ascii="Times New Roman" w:hAnsi="Times New Roman" w:cs="Times New Roman"/>
                      <w:color w:val="FF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insects in 2010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cGVhcjwvQXV0aG9yPjxZZWFyPjIwMTA8L1llYXI+PFJl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cGVhcjwvQXV0aG9yPjxZZWFyPjIwMTA8L1llYXI+PFJl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Spear et al., 2010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Commonly, these viruses have an undivided dsRNA genome of approximately </w:t>
                  </w:r>
                  <w:r w:rsidR="00F766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~</w:t>
                  </w:r>
                  <w:r w:rsidR="00967193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8.7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with two open reading frames (ORFs), encoding a proline-alanine rich protein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Ar</w:t>
                  </w:r>
                  <w:r w:rsidR="00C04E1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 and an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domain.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 appears to be expressed as a fusion product with the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PA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 via -1 ribosomal frameshifting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cGVhcjwvQXV0aG9yPjxZZWFyPjIwMTA8L1llYXI+PFJl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cGVhcjwvQXV0aG9yPjxZZWFyPjIwMTA8L1llYXI+PFJl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Ito et al., 2013; Ottati et al., 2020; Spear et al., 2010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. Spear et al. suggested the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capsidles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 nature of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spiciviri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begin">
                      <w:fldData xml:space="preserve">PEVuZE5vdGU+PENpdGU+PEF1dGhvcj5TcGVhcjwvQXV0aG9yPjxZZWFyPjIwMTA8L1llYXI+PFJl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begin">
                      <w:fldData xml:space="preserve">PEVuZE5vdGU+PENpdGU+PEF1dGhvcj5TcGVhcjwvQXV0aG9yPjxZZWFyPjIwMTA8L1llYXI+PFJl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  <w:lang w:bidi="en-US"/>
                    </w:rPr>
                    <w:t>(Spear et al., 2010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. In this regard, it should be noted that another group of dsRNA viruses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polymycoviruse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) produce peculiar dsRNA/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PAr</w:t>
                  </w:r>
                  <w:r w:rsidR="00C04E1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 complexes in infected cells </w:t>
                  </w:r>
                  <w:r w:rsidR="00114E7B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rather than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making </w:t>
                  </w:r>
                  <w:r w:rsidR="00114E7B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“classic” viral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particles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begin">
                      <w:fldData xml:space="preserve">PEVuZE5vdGU+PENpdGU+PEF1dGhvcj5LYW5oYXl1d2E8L0F1dGhvcj48WWVhcj4yMDE1PC9ZZWFy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begin">
                      <w:fldData xml:space="preserve">PEVuZE5vdGU+PENpdGU+PEF1dGhvcj5LYW5oYXl1d2E8L0F1dGhvcj48WWVhcj4yMDE1PC9ZZWFy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  <w:lang w:bidi="en-US"/>
                    </w:rPr>
                    <w:t>(Kanhayuwa et al., 2015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.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Spicivir</w:t>
                  </w:r>
                  <w:r w:rsidR="00ED5BE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i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 have been thus far reported mostly from insects such as leafhopper</w:t>
                  </w:r>
                  <w:r w:rsidR="003F1CB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 xml:space="preserve">s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  <w:lang w:bidi="en-US"/>
                    </w:rPr>
                    <w:t>and plants.</w:t>
                  </w:r>
                </w:p>
                <w:p w14:paraId="2ABECE6E" w14:textId="5BF8A217" w:rsidR="009A7DDE" w:rsidRPr="007F2FEA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Family </w:t>
                  </w:r>
                  <w:r w:rsidR="00F802F0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Fusagraviridae</w:t>
                  </w:r>
                  <w:proofErr w:type="spellEnd"/>
                  <w:r w:rsidR="00F802F0"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/>
                      <w:sz w:val="22"/>
                      <w:szCs w:val="22"/>
                    </w:rPr>
                    <w:t xml:space="preserve"> </w:t>
                  </w:r>
                </w:p>
                <w:p w14:paraId="7502237B" w14:textId="7071A62C" w:rsidR="009A7DDE" w:rsidRPr="007F2FEA" w:rsidRDefault="009A7DD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The family </w:t>
                  </w:r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Fusagraviridae</w:t>
                  </w:r>
                  <w:proofErr w:type="spellEnd"/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was first </w:t>
                  </w:r>
                  <w:r w:rsidR="00157407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unofficially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proposed in 2016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jAxNjwvWWVhcj48UmVj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jAxNjwvWWVhcj48UmVj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Wang et al., 2016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to accommodate fungal dsRNA viruses such as Fusarium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graminearum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virus 3 (FgV3), Fusariu</w:t>
                  </w:r>
                  <w:r w:rsidR="00157407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m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virguliform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virus 1</w:t>
                  </w:r>
                  <w:r w:rsidR="00C04E1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(FvV1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, Sclerotinia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clerotiorum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non-segmented virus L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sNsV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-L), and other related viruses. </w:t>
                  </w:r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Fusagravirids</w:t>
                  </w:r>
                  <w:proofErr w:type="spellEnd"/>
                  <w:r w:rsidR="00F802F0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have been reported largely from filamentous fungi, but also from oomycetes (Phytophthora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nfestan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RNA virus 3, PiRV3)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DYWk8L0F1dGhvcj48WWVhcj4yMDEzPC9ZZWFyPjxSZWNO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DYWk8L0F1dGhvcj48WWVhcj4yMDEzPC9ZZWFyPjxSZWNO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Cai et al., 2013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nd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plants (papaya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meleira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virus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MeV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YSBBbnR1bmVzPC9BdXRob3I+PFllYXI+MjAxNjwvWWVh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YSBBbnR1bmVzPC9BdXRob3I+PFllYXI+MjAxNjwvWWVh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Sa Antunes et al., 2016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Commonly, these viruses have an undivided dsRNA genome of approximately </w:t>
                  </w:r>
                  <w:r w:rsidR="00A56B9A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~11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kb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with two open reading frames (ORFs) and </w:t>
                  </w:r>
                  <w:r w:rsidR="00157407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presumably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form</w:t>
                  </w:r>
                  <w:r w:rsidR="00157407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ing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isometric particles of ~40 nm in diameter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&lt;EndNote&gt;&lt;Cite&gt;&lt;Author&gt;Das&lt;/Author&gt;&lt;Year&gt;2022&lt;/Year&gt;&lt;RecNum&gt;2835&lt;/RecNum&gt;&lt;DisplayText&gt;(Das et al., 2022)&lt;/DisplayText&gt;&lt;record&gt;&lt;rec-number&gt;2835&lt;/rec-number&gt;&lt;foreign-keys&gt;&lt;key app="EN" db-id="zaxvzaptapr5s0etdenps2rbraerpv9waedd" timestamp="1665276514"&gt;2835&lt;/key&gt;&lt;/foreign-keys&gt;&lt;ref-type name="Journal Article"&gt;17&lt;/ref-type&gt;&lt;contributors&gt;&lt;authors&gt;&lt;author&gt;Das, S.&lt;/author&gt;&lt;author&gt;Hisano, S.&lt;/author&gt;&lt;author&gt;Eusebio-Cope, A.&lt;/author&gt;&lt;author&gt;Kondo, H.&lt;/author&gt;&lt;author&gt;Suzuki, N.&lt;/author&gt;&lt;/authors&gt;&lt;/contributors&gt;&lt;auth-address&gt;Institute of Plant Science and Resources, Okayama University, Okayama 710-0046, Japan.&lt;/auth-address&gt;&lt;titles&gt;&lt;title&gt;&lt;style face="normal" font="default" size="100%"&gt;A transfectable fusagravirus from a Japanese strain of &lt;/style&gt;&lt;style face="italic" font="default" size="100%"&gt;Cryphonectria carpinicola &lt;/style&gt;&lt;style face="normal" font="default" size="100%"&gt;with spherical particles&lt;/style&gt;&lt;/title&gt;&lt;secondary-title&gt;Viruses&lt;/secondary-title&gt;&lt;/titles&gt;&lt;periodical&gt;&lt;full-title&gt;Viruses&lt;/full-title&gt;&lt;/periodical&gt;&lt;pages&gt;1722. doi: 10.3390/v14081722&lt;/pages&gt;&lt;volume&gt;14&lt;/volume&gt;&lt;number&gt;8&lt;/number&gt;&lt;edition&gt;2022/08/27&lt;/edition&gt;&lt;keywords&gt;&lt;keyword&gt;Asymptomatic Infections&lt;/keyword&gt;&lt;keyword&gt;Humans&lt;/keyword&gt;&lt;keyword&gt;Japan&lt;/keyword&gt;&lt;keyword&gt;Open Reading Frames&lt;/keyword&gt;&lt;keyword&gt;*RNA Viruses/chemistry/genetics&lt;/keyword&gt;&lt;keyword&gt;RNA, Double-Stranded&lt;/keyword&gt;&lt;keyword&gt;*Viruses/genetics&lt;/keyword&gt;&lt;keyword&gt;Cryphonectria carpinicola&lt;/keyword&gt;&lt;keyword&gt;Cryphonectria parasitica&lt;/keyword&gt;&lt;keyword&gt;dsRNA&lt;/keyword&gt;&lt;keyword&gt;fungal virus&lt;/keyword&gt;&lt;keyword&gt;fusagravirus&lt;/keyword&gt;&lt;keyword&gt;spherical virion&lt;/keyword&gt;&lt;keyword&gt;transfection&lt;/keyword&gt;&lt;/keywords&gt;&lt;dates&gt;&lt;year&gt;2022&lt;/year&gt;&lt;pub-dates&gt;&lt;date&gt;Aug 4&lt;/date&gt;&lt;/pub-dates&gt;&lt;/dates&gt;&lt;isbn&gt;1999-4915 (Electronic)&amp;#xD;1999-4915 (Linking)&lt;/isbn&gt;&lt;accession-num&gt;36016344&lt;/accession-num&gt;&lt;urls&gt;&lt;related-urls&gt;&lt;url&gt;https://www.ncbi.nlm.nih.gov/pubmed/36016344&lt;/url&gt;&lt;/related-urls&gt;&lt;/urls&gt;&lt;custom2&gt;PMC9413294&lt;/custom2&gt;&lt;electronic-resource-num&gt;10.3390/v14081722&lt;/electronic-resource-num&gt;&lt;/record&gt;&lt;/Cite&gt;&lt;/EndNote&gt;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Das et al., 2022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Note that a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capsidles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nature is suggested for some fungal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fusagraviri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  <w:fldChar w:fldCharType="begin">
                      <w:fldData xml:space="preserve">PEVuZE5vdGU+PENpdGU+PEF1dGhvcj5Lb3psYWtpZGlzPC9BdXRob3I+PFllYXI+MjAwOTwvWWVh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  <w:fldChar w:fldCharType="begin">
                      <w:fldData xml:space="preserve">PEVuZE5vdGU+PENpdGU+PEF1dGhvcj5Lb3psYWtpZGlzPC9BdXRob3I+PFllYXI+MjAwOTwvWWVh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  <w:lang w:bidi="en-US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  <w:lang w:bidi="en-US"/>
                    </w:rPr>
                    <w:t>(Kozlakidis et al., 2009; Liu et al., 2012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The 3’-proximal ORF encodes the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domain and is assumed to be expressed </w:t>
                  </w:r>
                  <w:r w:rsidR="00157407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via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-1 ribosomal frameshifting, </w:t>
                  </w:r>
                  <w:proofErr w:type="gram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similar to</w:t>
                  </w:r>
                  <w:proofErr w:type="gram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totiviruse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EaW5tYW48L0F1dGhvcj48WWVhcj4xOTkxPC9ZZWFyPjxS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begin">
                      <w:fldData xml:space="preserve">PEVuZE5vdGU+PENpdGU+PEF1dGhvcj5EaW5tYW48L0F1dGhvcj48WWVhcj4xOTkxPC9ZZWFyPjxS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/>
                      <w:sz w:val="22"/>
                      <w:szCs w:val="22"/>
                    </w:rPr>
                    <w:t>(Dinman et al., 1991; Wang et al., 2016)</w:t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 xml:space="preserve">. </w:t>
                  </w:r>
                </w:p>
                <w:p w14:paraId="1799110A" w14:textId="77777777" w:rsidR="007F2FEA" w:rsidRPr="007F2FEA" w:rsidRDefault="007F2FEA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</w:pPr>
                </w:p>
                <w:p w14:paraId="6E638E24" w14:textId="095A9910" w:rsidR="007F2FEA" w:rsidRPr="00620282" w:rsidRDefault="007F2FEA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Suborder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Betatotivirineae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</w:p>
                <w:p w14:paraId="6E18177F" w14:textId="3B9EFD45" w:rsidR="009A7DDE" w:rsidRPr="00620282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Family </w:t>
                  </w:r>
                  <w:r w:rsidR="00F802F0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Inseviridae</w:t>
                  </w:r>
                  <w:proofErr w:type="spellEnd"/>
                  <w:r w:rsidR="00F802F0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2D4A600B" w14:textId="09354ABC" w:rsidR="009A7DDE" w:rsidRPr="00620282" w:rsidRDefault="00F802F0" w:rsidP="00DE6B9A">
                  <w:pPr>
                    <w:tabs>
                      <w:tab w:val="left" w:pos="408"/>
                    </w:tabs>
                    <w:spacing w:before="120"/>
                    <w:jc w:val="both"/>
                    <w:rPr>
                      <w:rFonts w:ascii="Times New Roman" w:eastAsia="MS Mincho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nsevirid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have a</w:t>
                  </w:r>
                  <w:r w:rsidR="00157407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157407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bicistronic</w:t>
                  </w:r>
                  <w:proofErr w:type="spellEnd"/>
                  <w:r w:rsidR="00AC27E5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dsRNA genome of </w:t>
                  </w:r>
                  <w:r w:rsidR="00C70414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5.3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8.</w:t>
                  </w:r>
                  <w:r w:rsidR="00967193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2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="00AC27E5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157407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n size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The downstream </w:t>
                  </w:r>
                  <w:proofErr w:type="spellStart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-encoding ORF is </w:t>
                  </w:r>
                  <w:r w:rsidR="00157407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presumably 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ranslated via -1 programmed ribosomal frameshifting 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aaGFuZzwvQXV0aG9yPjxZZWFyPjIwMTg8L1llYXI+PFJl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</w:fldData>
                    </w:fldChar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aaGFuZzwvQXV0aG9yPjxZZWFyPjIwMTg8L1llYXI+PFJl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</w:fldData>
                    </w:fldChar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9A7DDE"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Zhang et al., 2018)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r w:rsidR="008F04DC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n </w:t>
                  </w:r>
                  <w:proofErr w:type="spellStart"/>
                  <w:r w:rsidR="008F04DC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nsevirid</w:t>
                  </w:r>
                  <w:proofErr w:type="spellEnd"/>
                  <w:r w:rsidR="008F04DC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44630B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is known to </w:t>
                  </w:r>
                  <w:r w:rsidR="008F04DC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form icosahedral particles in ~30 nm diameter</w:t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Lb3lhbWE8L0F1dGhvcj48WWVhcj4yMDE1PC9ZZWFyPjxS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</w:fldData>
                    </w:fldChar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Lb3lhbWE8L0F1dGhvcj48WWVhcj4yMDE1PC9ZZWFyPjxS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</w:fldData>
                    </w:fldChar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3F1CB8"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Koyama et al., 2015)</w:t>
                  </w:r>
                  <w:r w:rsidR="003F1C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8F04DC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ll </w:t>
                  </w:r>
                  <w:proofErr w:type="spellStart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nsevirids</w:t>
                  </w:r>
                  <w:proofErr w:type="spellEnd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with </w:t>
                  </w:r>
                  <w:r w:rsidR="0077450D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complete 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genome or coding sequences determined have been reported from insects such as </w:t>
                  </w:r>
                  <w:r w:rsidR="008F04DC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nts, 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mosquitoes</w:t>
                  </w:r>
                  <w:r w:rsidR="008F04DC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,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nd fruits flies. </w:t>
                  </w:r>
                </w:p>
                <w:p w14:paraId="1953580C" w14:textId="45F99388" w:rsidR="009A7DDE" w:rsidRPr="00620282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Family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F802F0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Ootiviridae</w:t>
                  </w:r>
                  <w:proofErr w:type="spellEnd"/>
                  <w:r w:rsidR="00F802F0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2D6573DE" w14:textId="2FC08BF4" w:rsidR="009A7DDE" w:rsidRPr="00620282" w:rsidRDefault="009A7DD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e dsRNA genome of </w:t>
                  </w:r>
                  <w:r w:rsidR="00F802F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ootivirids</w:t>
                  </w:r>
                  <w:proofErr w:type="spellEnd"/>
                  <w:r w:rsidR="00F802F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is 5.4</w:t>
                  </w:r>
                  <w:r w:rsidR="00F802F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5.9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in length and encodes two ORFs. The downstream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-encoding ORF </w:t>
                  </w:r>
                  <w:proofErr w:type="gram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s considered to be</w:t>
                  </w:r>
                  <w:proofErr w:type="gram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ranslated via -1 programmed ribosomal frameshifting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Qb2ltYWxhPC9BdXRob3I+PFllYXI+MjAyMDwvWWVhcj48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Qb2ltYWxhPC9BdXRob3I+PFllYXI+MjAyMDwvWWVhcj48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Poimala and Vainio, 2020; Sasai et al., 2018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All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ootivirid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have been isolated from cultured oomycetes </w:t>
                  </w:r>
                  <w:r w:rsidR="0077450D"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Phytophthora</w:t>
                  </w:r>
                  <w:r w:rsidR="0077450D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spp. or </w:t>
                  </w:r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Pythium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spp. except for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lasmopara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viticola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lesion associated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otiviru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-like 1 and 2 that </w:t>
                  </w:r>
                  <w:r w:rsidR="00C4677C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pparently infect the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oomycete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Plasmopara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viticola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in grapevine. No information is available regarding virus particles.</w:t>
                  </w:r>
                </w:p>
                <w:p w14:paraId="281AC545" w14:textId="308EF3C3" w:rsidR="009A7DDE" w:rsidRPr="00620282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Family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F802F0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Lebotiviridae</w:t>
                  </w:r>
                  <w:proofErr w:type="spellEnd"/>
                  <w:r w:rsidR="00F802F0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260EB5B2" w14:textId="50F0DA70" w:rsidR="009A7DDE" w:rsidRPr="00620282" w:rsidRDefault="009A7DD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Le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topilina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bo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ulardi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o</w:t>
                  </w:r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ti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like virus (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LbTV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, isolated from a parasitoid wasp,</w:t>
                  </w:r>
                  <w:r w:rsidR="00D560AD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nd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D560AD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fter which the family is named,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is the first </w:t>
                  </w:r>
                  <w:r w:rsidR="00F802F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lebotivirid</w:t>
                  </w:r>
                  <w:proofErr w:type="spellEnd"/>
                  <w:r w:rsidR="00F802F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o be fully characterized.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LbTV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forms spherical particles of 40 nm in diameter and has a dsRNA genome of approximately </w:t>
                  </w:r>
                  <w:r w:rsidR="00C70414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~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8.0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with two ORFs encoding putative CP and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NYXJ0aW5lejwvQXV0aG9yPjxZZWFyPjIwMTY8L1llYXI+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NYXJ0aW5lejwvQXV0aG9yPjxZZWFyPjIwMTY8L1llYXI+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Martinez et al., 2016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is likely expressed as a CP-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fusion protein via -1 ribosomal frameshifting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NYXJ0aW5lejwvQXV0aG9yPjxZZWFyPjIwMTY8L1llYXI+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NYXJ0aW5lejwvQXV0aG9yPjxZZWFyPjIwMTY8L1llYXI+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Martinez et al., 2016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Later, many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lebotivirid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were detected from other arthropods such as ants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Viljakainen&lt;/Author&gt;&lt;Year&gt;2018&lt;/Year&gt;&lt;RecNum&gt;2980&lt;/RecNum&gt;&lt;DisplayText&gt;(Viljakainen et al., 2018)&lt;/DisplayText&gt;&lt;record&gt;&lt;rec-number&gt;2980&lt;/rec-number&gt;&lt;foreign-keys&gt;&lt;key app="EN" db-id="zaxvzaptapr5s0etdenps2rbraerpv9waedd" timestamp="1683097012"&gt;2980&lt;/key&gt;&lt;/foreign-keys&gt;&lt;ref-type name="Journal Article"&gt;17&lt;/ref-type&gt;&lt;contributors&gt;&lt;authors&gt;&lt;author&gt;Viljakainen, L.&lt;/author&gt;&lt;author&gt;Holmberg, I.&lt;/author&gt;&lt;author&gt;Abril, S.&lt;/author&gt;&lt;author&gt;Jurvansuu, J.&lt;/author&gt;&lt;/authors&gt;&lt;/contributors&gt;&lt;auth-address&gt;1​Department of Ecology and Genetics, University of Oulu, Oulu, Finland.&amp;#xD;2​Department of Environmental Sciences, University of Girona, Girona, Spain.&lt;/auth-address&gt;&lt;titles&gt;&lt;title&gt;Viruses of invasive Argentine ants from the European Main supercolony: characterization, interactions and evolution&lt;/title&gt;&lt;secondary-title&gt;J Gen Virol&lt;/secondary-title&gt;&lt;/titles&gt;&lt;periodical&gt;&lt;full-title&gt;J Gen Virol&lt;/full-title&gt;&lt;/periodical&gt;&lt;pages&gt;1129-1140&lt;/pages&gt;&lt;volume&gt;99&lt;/volume&gt;&lt;number&gt;8&lt;/number&gt;&lt;edition&gt;2018/06/26&lt;/edition&gt;&lt;keywords&gt;&lt;keyword&gt;Animals&lt;/keyword&gt;&lt;keyword&gt;Ants/*virology&lt;/keyword&gt;&lt;keyword&gt;DNA Viruses/classification/*genetics/*isolation &amp;amp; purification&lt;/keyword&gt;&lt;keyword&gt;*Introduced Species&lt;/keyword&gt;&lt;keyword&gt;Phylogeny&lt;/keyword&gt;&lt;keyword&gt;RNA Viruses/classification/*genetics/*isolation &amp;amp; purification&lt;/keyword&gt;&lt;keyword&gt;Argentine ant&lt;/keyword&gt;&lt;keyword&gt;Linepithema humile&lt;/keyword&gt;&lt;keyword&gt;RNA viruses&lt;/keyword&gt;&lt;keyword&gt;RNA-sequencing&lt;/keyword&gt;&lt;keyword&gt;Virus evolution&lt;/keyword&gt;&lt;keyword&gt;invasive species&lt;/keyword&gt;&lt;/keywords&gt;&lt;dates&gt;&lt;year&gt;2018&lt;/year&gt;&lt;pub-dates&gt;&lt;date&gt;Aug&lt;/date&gt;&lt;/pub-dates&gt;&lt;/dates&gt;&lt;isbn&gt;1465-2099 (Electronic)&amp;#xD;0022-1317 (Linking)&lt;/isbn&gt;&lt;accession-num&gt;29939128&lt;/accession-num&gt;&lt;urls&gt;&lt;related-urls&gt;&lt;url&gt;https://www.ncbi.nlm.nih.gov/pubmed/29939128&lt;/url&gt;&lt;/related-urls&gt;&lt;/urls&gt;&lt;electronic-resource-num&gt;10.1099/jgv.0.001104&lt;/electronic-resource-num&gt;&lt;/record&gt;&lt;/Cite&gt;&lt;/EndNote&gt;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Viljakainen et al., 2018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nd flies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SYW1pcmV6LU1hcnRpbmV6PC9BdXRob3I+PFllYXI+MjAy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SYW1pcmV6LU1hcnRpbmV6PC9BdXRob3I+PFllYXI+MjAy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Ramirez-Martinez et al., 2021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</w:p>
                <w:p w14:paraId="1D5D2809" w14:textId="253D35F4" w:rsidR="009A7DDE" w:rsidRPr="00620282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Family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F802F0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Megatotiviridae</w:t>
                  </w:r>
                  <w:proofErr w:type="spellEnd"/>
                  <w:r w:rsidR="00F802F0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19D5A7DB" w14:textId="08C5D5DA" w:rsidR="009A7DDE" w:rsidRPr="00620282" w:rsidRDefault="009A7DD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ree strains termed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osellinia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necatrix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megatotivirus</w:t>
                  </w:r>
                  <w:r w:rsidR="0077450D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e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1a (RnMTV1a), 1b, and 1c of the family were first discovered from a phytopathogenic fungus,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Rosellinia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necatrix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BcmpvbmEtTG9wZXo8L0F1dGhvcj48WWVhcj4yMDE4PC9Z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BcmpvbmEtTG9wZXo8L0F1dGhvcj48WWVhcj4yMDE4PC9Z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 xml:space="preserve">(Arjona-Lopez et al., </w:t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lastRenderedPageBreak/>
                    <w:t>2018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Megatotivirid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have the largest genome </w:t>
                  </w:r>
                  <w:r w:rsidR="00CD0591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mong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non-segmented members of the order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Ghabrivirale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RnMTV1 has a dsRNA </w:t>
                  </w:r>
                  <w:r w:rsidR="007C22A5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genome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of 12.4</w:t>
                  </w:r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</w:t>
                  </w:r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12.5</w:t>
                  </w:r>
                  <w:r w:rsidR="007C22A5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7C22A5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r w:rsidR="007C22A5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at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encodes CP and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on two ORFs. The second ORF is assumed to be translated via ribosomal -1 frameshifting. RnMTV1 forms spherical particles of 50 nm composed of ORF1-encoded CP that appears to be derived from proteolytic processing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Sato&lt;/Author&gt;&lt;Year&gt;2022&lt;/Year&gt;&lt;RecNum&gt;2833&lt;/RecNum&gt;&lt;DisplayText&gt;(Sato et al., 2022)&lt;/DisplayText&gt;&lt;record&gt;&lt;rec-number&gt;2833&lt;/rec-number&gt;&lt;foreign-keys&gt;&lt;key app="EN" db-id="zaxvzaptapr5s0etdenps2rbraerpv9waedd" timestamp="1664953524"&gt;2833&lt;/key&gt;&lt;/foreign-keys&gt;&lt;ref-type name="Journal Article"&gt;17&lt;/ref-type&gt;&lt;contributors&gt;&lt;authors&gt;&lt;author&gt;Sato, Y.&lt;/author&gt;&lt;author&gt;Hisano, S.&lt;/author&gt;&lt;author&gt;Lopez-Herrera, C. J.&lt;/author&gt;&lt;author&gt;Kondo, H.&lt;/author&gt;&lt;author&gt;Suzuki, N.&lt;/author&gt;&lt;/authors&gt;&lt;/contributors&gt;&lt;auth-address&gt;Agrivirology Laboratory, Institute of Plant Science and Resources, Okayama University, Kurashiki, Okayama, Japan.&amp;#xD;Instituto de Agricultura Sostenible C.S.I.C., Alameda del Obispo, Cordoba, Spain.&lt;/auth-address&gt;&lt;titles&gt;&lt;title&gt;Three-layered complex interactions among capsidless (+)ssRNA yadokariviruses, dsRNA viruses, and a fungus&lt;/title&gt;&lt;secondary-title&gt;mBio&lt;/secondary-title&gt;&lt;/titles&gt;&lt;periodical&gt;&lt;full-title&gt;mBio&lt;/full-title&gt;&lt;/periodical&gt;&lt;pages&gt;e0168522&lt;/pages&gt;&lt;volume&gt;13&lt;/volume&gt;&lt;edition&gt;2022/08/31&lt;/edition&gt;&lt;keywords&gt;&lt;keyword&gt;RNA viruses&lt;/keyword&gt;&lt;keyword&gt;capsidless&lt;/keyword&gt;&lt;keyword&gt;fungal viruses&lt;/keyword&gt;&lt;keyword&gt;multilayered interaction&lt;/keyword&gt;&lt;keyword&gt;mutualism and parasitism&lt;/keyword&gt;&lt;keyword&gt;plant-pathogenic fungi&lt;/keyword&gt;&lt;keyword&gt;virus macroevolution&lt;/keyword&gt;&lt;keyword&gt;virus-virus interaction&lt;/keyword&gt;&lt;/keywords&gt;&lt;dates&gt;&lt;year&gt;2022&lt;/year&gt;&lt;pub-dates&gt;&lt;date&gt;Aug 30&lt;/date&gt;&lt;/pub-dates&gt;&lt;/dates&gt;&lt;isbn&gt;2150-7511 (Electronic)&lt;/isbn&gt;&lt;accession-num&gt;36040032&lt;/accession-num&gt;&lt;urls&gt;&lt;related-urls&gt;&lt;url&gt;https://www.ncbi.nlm.nih.gov/pubmed/36040032&lt;/url&gt;&lt;/related-urls&gt;&lt;/urls&gt;&lt;custom2&gt;PMC9600902&lt;/custom2&gt;&lt;electronic-resource-num&gt;10.1128/mbio.01685-22&lt;/electronic-resource-num&gt;&lt;/record&gt;&lt;/Cite&gt;&lt;/EndNote&gt;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Sato et al., 2022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Megatotivirid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have been thus far isolated from ascomycetous fungi.</w:t>
                  </w:r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RnMTV1 can </w:t>
                  </w:r>
                  <w:r w:rsidR="000731B8"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rans</w:t>
                  </w:r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</w:t>
                  </w:r>
                  <w:proofErr w:type="spellStart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encapsidate</w:t>
                  </w:r>
                  <w:proofErr w:type="spellEnd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yadokarivirus</w:t>
                  </w:r>
                  <w:proofErr w:type="spellEnd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RNA and </w:t>
                  </w:r>
                  <w:proofErr w:type="spellStart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nd support </w:t>
                  </w:r>
                  <w:proofErr w:type="spellStart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yadokarivirus</w:t>
                  </w:r>
                  <w:proofErr w:type="spellEnd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replication (Sato et al. 2022).</w:t>
                  </w:r>
                </w:p>
                <w:p w14:paraId="34953415" w14:textId="10F0C1FB" w:rsidR="009A7DDE" w:rsidRPr="00620282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Family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70477E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Yadonushiviridae</w:t>
                  </w:r>
                  <w:proofErr w:type="spellEnd"/>
                  <w:r w:rsidR="0070477E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5AFBD3F5" w14:textId="1CA282AE" w:rsidR="009A7DDE" w:rsidRPr="00620282" w:rsidRDefault="009A7DD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e first </w:t>
                  </w:r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yadonushivirid</w:t>
                  </w:r>
                  <w:proofErr w:type="spellEnd"/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o be fully characterized is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yado-nushi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virus (YnV1)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Zhang&lt;/Author&gt;&lt;Year&gt;2016&lt;/Year&gt;&lt;RecNum&gt;1520&lt;/RecNum&gt;&lt;DisplayText&gt;(Zhang et al., 2016)&lt;/DisplayText&gt;&lt;record&gt;&lt;rec-number&gt;1520&lt;/rec-number&gt;&lt;foreign-keys&gt;&lt;key app="EN" db-id="zaxvzaptapr5s0etdenps2rbraerpv9waedd" timestamp="1461554900"&gt;1520&lt;/key&gt;&lt;/foreign-keys&gt;&lt;ref-type name="Journal Article"&gt;17&lt;/ref-type&gt;&lt;contributors&gt;&lt;authors&gt;&lt;author&gt;Zhang, R.&lt;/author&gt;&lt;author&gt;Hisano, S.&lt;/author&gt;&lt;author&gt;Tani, A.&lt;/author&gt;&lt;author&gt;Kondo, H.&lt;/author&gt;&lt;author&gt;Kanematsu, S.&lt;/author&gt;&lt;author&gt;Suzuki, N.&lt;/author&gt;&lt;/authors&gt;&lt;/contributors&gt;&lt;titles&gt;&lt;title&gt;A capsidless ssRNA virus hosted by an unrelated dsRNA virus&lt;/title&gt;&lt;secondary-title&gt;Nat Microbiol&lt;/secondary-title&gt;&lt;/titles&gt;&lt;periodical&gt;&lt;full-title&gt;Nat Microbiol&lt;/full-title&gt;&lt;/periodical&gt;&lt;pages&gt;15001 doi:10.1038/NMICROBIOL.2015.1&lt;/pages&gt;&lt;volume&gt;1&lt;/volume&gt;&lt;dates&gt;&lt;year&gt;2016&lt;/year&gt;&lt;/dates&gt;&lt;urls&gt;&lt;/urls&gt;&lt;custom2&gt;27571749&lt;/custom2&gt;&lt;/record&gt;&lt;/Cite&gt;&lt;/EndNote&gt;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Zhang et al., 2016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 YnV1 has a mono-segmented dsRNA</w:t>
                  </w:r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genome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of 9.0</w:t>
                  </w:r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="000731B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nd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encodes CP and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on two ORFs, the second of which is </w:t>
                  </w:r>
                  <w:r w:rsidR="00CA6F23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ssumed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o be translated via ribosomal -1 frameshifting.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Yadonushivirid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mature CP is assumed to be derived from proteolytic processing of the ORF1-encoded protein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Zhang&lt;/Author&gt;&lt;Year&gt;2016&lt;/Year&gt;&lt;RecNum&gt;1520&lt;/RecNum&gt;&lt;DisplayText&gt;(Zhang et al., 2016)&lt;/DisplayText&gt;&lt;record&gt;&lt;rec-number&gt;1520&lt;/rec-number&gt;&lt;foreign-keys&gt;&lt;key app="EN" db-id="zaxvzaptapr5s0etdenps2rbraerpv9waedd" timestamp="1461554900"&gt;1520&lt;/key&gt;&lt;/foreign-keys&gt;&lt;ref-type name="Journal Article"&gt;17&lt;/ref-type&gt;&lt;contributors&gt;&lt;authors&gt;&lt;author&gt;Zhang, R.&lt;/author&gt;&lt;author&gt;Hisano, S.&lt;/author&gt;&lt;author&gt;Tani, A.&lt;/author&gt;&lt;author&gt;Kondo, H.&lt;/author&gt;&lt;author&gt;Kanematsu, S.&lt;/author&gt;&lt;author&gt;Suzuki, N.&lt;/author&gt;&lt;/authors&gt;&lt;/contributors&gt;&lt;titles&gt;&lt;title&gt;A capsidless ssRNA virus hosted by an unrelated dsRNA virus&lt;/title&gt;&lt;secondary-title&gt;Nat Microbiol&lt;/secondary-title&gt;&lt;/titles&gt;&lt;periodical&gt;&lt;full-title&gt;Nat Microbiol&lt;/full-title&gt;&lt;/periodical&gt;&lt;pages&gt;15001 doi:10.1038/NMICROBIOL.2015.1&lt;/pages&gt;&lt;volume&gt;1&lt;/volume&gt;&lt;dates&gt;&lt;year&gt;2016&lt;/year&gt;&lt;/dates&gt;&lt;urls&gt;&lt;/urls&gt;&lt;custom2&gt;27571749&lt;/custom2&gt;&lt;/record&gt;&lt;/Cite&gt;&lt;/EndNote&gt;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Zhang et al., 2016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YnV1 forms spherical particles of 40 nm with a </w:t>
                  </w:r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=1 capsid composed of 60 copies of homodimers (José R.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Castón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personal communication). YnV1 manifests the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yadonushi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nature, capability of trans-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encapsidation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of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yadokariviru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RNA and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09FF3F0A" w14:textId="60439BD8" w:rsidR="009A7DDE" w:rsidRPr="00620282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Family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70477E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Pistolviridae</w:t>
                  </w:r>
                  <w:proofErr w:type="spellEnd"/>
                  <w:r w:rsidR="0070477E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20221EBA" w14:textId="67883F32" w:rsidR="009A7DDE" w:rsidRPr="00620282" w:rsidRDefault="0070477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itolvirid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have been reported only from fish</w:t>
                  </w:r>
                  <w:r w:rsidR="00CA6F23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so far</w:t>
                  </w:r>
                  <w:r w:rsidR="00E7763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E7763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364B0A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Tighe&lt;/Author&gt;&lt;Year&gt;2022&lt;/Year&gt;&lt;RecNum&gt;3003&lt;/RecNum&gt;&lt;DisplayText&gt;(Tighe et al., 2022)&lt;/DisplayText&gt;&lt;record&gt;&lt;rec-number&gt;3003&lt;/rec-number&gt;&lt;foreign-keys&gt;&lt;key app="EN" db-id="zaxvzaptapr5s0etdenps2rbraerpv9waedd" timestamp="1686787940"&gt;3003&lt;/key&gt;&lt;/foreign-keys&gt;&lt;ref-type name="Journal Article"&gt;17&lt;/ref-type&gt;&lt;contributors&gt;&lt;authors&gt;&lt;author&gt;Tighe, A. J.&lt;/author&gt;&lt;author&gt;Ruane, N. M.&lt;/author&gt;&lt;author&gt;Carlsson, J.&lt;/author&gt;&lt;/authors&gt;&lt;/contributors&gt;&lt;auth-address&gt;Marine Institute, Oranmore, Co. Galway H91 R673, Ireland.&amp;#xD;Area 52 Research Group, School of Biology and Environmental Science/Earth Institute, University College Dublin, Dublin 4, Ireland.&lt;/auth-address&gt;&lt;titles&gt;&lt;title&gt;Potential origins of fish toti-like viruses in invertebrates&lt;/title&gt;&lt;secondary-title&gt;J Gen Virol&lt;/secondary-title&gt;&lt;/titles&gt;&lt;periodical&gt;&lt;full-title&gt;J Gen Virol&lt;/full-title&gt;&lt;/periodical&gt;&lt;pages&gt;doi: 10.1099/jgv.0.001775&lt;/pages&gt;&lt;volume&gt;103&lt;/volume&gt;&lt;number&gt;9&lt;/number&gt;&lt;edition&gt;2022/09/21&lt;/edition&gt;&lt;keywords&gt;&lt;keyword&gt;Animals&lt;/keyword&gt;&lt;keyword&gt;*Fish Diseases&lt;/keyword&gt;&lt;keyword&gt;Invertebrates&lt;/keyword&gt;&lt;keyword&gt;Phylogeny&lt;/keyword&gt;&lt;keyword&gt;*Salmo salar&lt;/keyword&gt;&lt;keyword&gt;*Totiviridae/genetics&lt;/keyword&gt;&lt;keyword&gt;Piscine myocarditis virus&lt;/keyword&gt;&lt;keyword&gt;Totiviridae&lt;/keyword&gt;&lt;keyword&gt;sea lice&lt;/keyword&gt;&lt;keyword&gt;virus transmission&lt;/keyword&gt;&lt;/keywords&gt;&lt;dates&gt;&lt;year&gt;2022&lt;/year&gt;&lt;pub-dates&gt;&lt;date&gt;Sep&lt;/date&gt;&lt;/pub-dates&gt;&lt;/dates&gt;&lt;isbn&gt;1465-2099 (Electronic)&amp;#xD;0022-1317 (Linking)&lt;/isbn&gt;&lt;accession-num&gt;36125358&lt;/accession-num&gt;&lt;urls&gt;&lt;related-urls&gt;&lt;url&gt;https://www.ncbi.nlm.nih.gov/pubmed/36125358&lt;/url&gt;&lt;/related-urls&gt;&lt;/urls&gt;&lt;electronic-resource-num&gt;10.1099/jgv.0.001775&lt;/electronic-resource-num&gt;&lt;/record&gt;&lt;/Cite&gt;&lt;/EndNote&gt;</w:instrText>
                  </w:r>
                  <w:r w:rsidR="00E7763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E77630"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Tighe et al., 2022)</w:t>
                  </w:r>
                  <w:r w:rsidR="00E7763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E77630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  <w:r w:rsidR="00CA6F23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hey have dsRNA genome of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5.8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6.8 </w:t>
                  </w:r>
                  <w:proofErr w:type="spellStart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="00CA6F23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in size</w:t>
                  </w:r>
                  <w:r w:rsidR="001B0BC2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 They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produce spherical particles of 50 nm in diameter 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IYXVnbGFuZDwvQXV0aG9yPjxZZWFyPjIwMTE8L1llYXI+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</w:fldData>
                    </w:fldChar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IYXVnbGFuZDwvQXV0aG9yPjxZZWFyPjIwMTE8L1llYXI+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</w:fldData>
                    </w:fldChar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9A7DDE"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Haugland et al., 2011)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Unlike other members of the order, </w:t>
                  </w:r>
                  <w:proofErr w:type="spellStart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i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s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olvirids</w:t>
                  </w:r>
                  <w:proofErr w:type="spellEnd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have the non-segmented genomic segment with three ORFs. The first and second ORFs encode CP and </w:t>
                  </w:r>
                  <w:proofErr w:type="spellStart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while the third encodes relatively small protein (ca. 250 aa) of unknown function 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Mor&lt;/Author&gt;&lt;Year&gt;2016&lt;/Year&gt;&lt;RecNum&gt;2975&lt;/RecNum&gt;&lt;DisplayText&gt;(Mor and Phelps, 2016)&lt;/DisplayText&gt;&lt;record&gt;&lt;rec-number&gt;2975&lt;/rec-number&gt;&lt;foreign-keys&gt;&lt;key app="EN" db-id="zaxvzaptapr5s0etdenps2rbraerpv9waedd" timestamp="1682910059"&gt;2975&lt;/key&gt;&lt;/foreign-keys&gt;&lt;ref-type name="Journal Article"&gt;17&lt;/ref-type&gt;&lt;contributors&gt;&lt;authors&gt;&lt;author&gt;Mor, S. K.&lt;/author&gt;&lt;author&gt;Phelps, N. B.&lt;/author&gt;&lt;/authors&gt;&lt;/contributors&gt;&lt;auth-address&gt;Minnesota Veterinary Diagnostic Laboratory, 1333 Gortner Avenue, St. Paul, MN, 55108, USA. kumars@umn.edu.&amp;#xD;Department of Veterinary Population Medicine, University of Minnesota, 1365 Gortner Avenue, St. Paul, MN, 55108, USA. kumars@umn.edu.&amp;#xD;Minnesota Veterinary Diagnostic Laboratory, 1333 Gortner Avenue, St. Paul, MN, 55108, USA.&amp;#xD;Department of Veterinary Population Medicine, University of Minnesota, 1365 Gortner Avenue, St. Paul, MN, 55108, USA.&lt;/auth-address&gt;&lt;titles&gt;&lt;title&gt;Detection and molecular characterization of a novel piscine-myocarditis-like virus from baitfish in the USA&lt;/title&gt;&lt;secondary-title&gt;Arch Virol&lt;/secondary-title&gt;&lt;/titles&gt;&lt;periodical&gt;&lt;full-title&gt;Archives of Virology&lt;/full-title&gt;&lt;abbr-1&gt;Arch Virol&lt;/abbr-1&gt;&lt;/periodical&gt;&lt;pages&gt;1925-1931&lt;/pages&gt;&lt;volume&gt;161&lt;/volume&gt;&lt;number&gt;7&lt;/number&gt;&lt;edition&gt;2016/05/05&lt;/edition&gt;&lt;keywords&gt;&lt;keyword&gt;Animals&lt;/keyword&gt;&lt;keyword&gt;Cyprinidae/*virology&lt;/keyword&gt;&lt;keyword&gt;Genome, Viral&lt;/keyword&gt;&lt;keyword&gt;Open Reading Frames&lt;/keyword&gt;&lt;keyword&gt;Phylogeny&lt;/keyword&gt;&lt;keyword&gt;Totiviridae/classification/*genetics/*isolation &amp;amp; purification&lt;/keyword&gt;&lt;keyword&gt;Viral Proteins/genetics&lt;/keyword&gt;&lt;/keywords&gt;&lt;dates&gt;&lt;year&gt;2016&lt;/year&gt;&lt;pub-dates&gt;&lt;date&gt;Jul&lt;/date&gt;&lt;/pub-dates&gt;&lt;/dates&gt;&lt;isbn&gt;1432-8798 (Electronic)&amp;#xD;0304-8608 (Linking)&lt;/isbn&gt;&lt;accession-num&gt;27143135&lt;/accession-num&gt;&lt;urls&gt;&lt;related-urls&gt;&lt;url&gt;https://www.ncbi.nlm.nih.gov/pubmed/27143135&lt;/url&gt;&lt;/related-urls&gt;&lt;/urls&gt;&lt;electronic-resource-num&gt;10.1007/s00705-016-2873-0&lt;/electronic-resource-num&gt;&lt;/record&gt;&lt;/Cite&gt;&lt;/EndNote&gt;</w:instrTex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9A7DDE"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Mor and Phelps, 2016)</w:t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</w:p>
                <w:p w14:paraId="580192F8" w14:textId="1CD15759" w:rsidR="009A7DDE" w:rsidRPr="00620282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Family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70477E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Giardiaviridae</w:t>
                  </w:r>
                  <w:proofErr w:type="spellEnd"/>
                  <w:r w:rsidR="0070477E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4F702649" w14:textId="5D9AA65F" w:rsidR="009A7DDE" w:rsidRPr="00620282" w:rsidRDefault="009A7DDE" w:rsidP="009A7DDE">
                  <w:pPr>
                    <w:spacing w:before="120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e genus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Giardiaviru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was </w:t>
                  </w:r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originally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placed in the former family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otiviridae</w:t>
                  </w:r>
                  <w:proofErr w:type="spellEnd"/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, despite</w:t>
                  </w:r>
                  <w:r w:rsidR="005A7A31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ncongruence between this taxonomic position and its phylogenetic placement noted for a long time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Hillman&lt;/Author&gt;&lt;Year&gt;2021&lt;/Year&gt;&lt;RecNum&gt;2797&lt;/RecNum&gt;&lt;DisplayText&gt;(Hillman and Cohen, 2021)&lt;/DisplayText&gt;&lt;record&gt;&lt;rec-number&gt;2797&lt;/rec-number&gt;&lt;foreign-keys&gt;&lt;key app="EN" db-id="zaxvzaptapr5s0etdenps2rbraerpv9waedd" timestamp="1658366400"&gt;2797&lt;/key&gt;&lt;/foreign-keys&gt;&lt;ref-type name="Book Section"&gt;5&lt;/ref-type&gt;&lt;contributors&gt;&lt;authors&gt;&lt;author&gt;Hillman, B. I.&lt;/author&gt;&lt;author&gt;Cohen, A. B.&lt;/author&gt;&lt;/authors&gt;&lt;secondary-authors&gt;&lt;author&gt;Bamford, D.&lt;/author&gt;&lt;author&gt;Zuckerman, M.&lt;/author&gt;&lt;/secondary-authors&gt;&lt;/contributors&gt;&lt;titles&gt;&lt;title&gt;&lt;style face="normal" font="default" size="100%"&gt;Totiviruses (&lt;/style&gt;&lt;style face="italic" font="default" size="100%"&gt;Totiviridae&lt;/style&gt;&lt;style face="normal" font="default" size="100%"&gt;)&lt;/style&gt;&lt;/title&gt;&lt;secondary-title&gt;Encyclopedia of Virology, 4th edn&lt;/secondary-title&gt;&lt;/titles&gt;&lt;pages&gt;doi:10.1016/B978-012374410-4.00518-5&lt;/pages&gt;&lt;volume&gt;3&lt;/volume&gt;&lt;dates&gt;&lt;year&gt;2021&lt;/year&gt;&lt;/dates&gt;&lt;pub-location&gt;Oxford&lt;/pub-location&gt;&lt;publisher&gt;Elsevier&lt;/publisher&gt;&lt;urls&gt;&lt;/urls&gt;&lt;/record&gt;&lt;/Cite&gt;&lt;/EndNote&gt;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Hillman and Cohen, 2021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erefore, here we solve </w:t>
                  </w:r>
                  <w:r w:rsidR="00236AD8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his anomaly</w:t>
                  </w:r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by proposing creation of a new family to comprise genus </w:t>
                  </w:r>
                  <w:proofErr w:type="spellStart"/>
                  <w:r w:rsidR="0070477E" w:rsidRPr="00620282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Giaridavirus</w:t>
                  </w:r>
                  <w:proofErr w:type="spellEnd"/>
                  <w:r w:rsidR="0070477E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o reflect its phylogenetic affinities.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Giardiavirid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have a non-segmented dsRNA genome of 6.3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encased in spherical particles of 36 nm in diameter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Tk5MTwvWWVhcj48UmVj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Tk5MTwvWWVhcj48UmVj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Wang and Wang, 1991; Wang et al., 1993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The genome </w:t>
                  </w:r>
                  <w:r w:rsidR="00CA6F23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comprises two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ORFs encoding CP and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, which are translated from uncapped genome-sized viral mRNA likely via IRES-mediated and -1 frameshifting</w:t>
                  </w:r>
                  <w:r w:rsidR="00CA6F23"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expression strategies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respectively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HYXJsYXBhdGk8L0F1dGhvcj48WWVhcj4yMDA0PC9ZZWFy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HYXJsYXBhdGk8L0F1dGhvcj48WWVhcj4yMDA0PC9ZZWFy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Garlapati and Wang, 2004; Wang et al., 1993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Virions and transcripts produced in infected cells are extracellularly infectious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Tk5MTwvWWVhcj48UmVj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Tk5MTwvWWVhcj48UmVj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</w:fldData>
                    </w:fldCha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Furfine and Wang, 1990; Wang and Wang, 1991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Refer to Hillman and Cohen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Hillman&lt;/Author&gt;&lt;Year&gt;2021&lt;/Year&gt;&lt;RecNum&gt;2797&lt;/RecNum&gt;&lt;DisplayText&gt;(Hillman and Cohen, 2021)&lt;/DisplayText&gt;&lt;record&gt;&lt;rec-number&gt;2797&lt;/rec-number&gt;&lt;foreign-keys&gt;&lt;key app="EN" db-id="zaxvzaptapr5s0etdenps2rbraerpv9waedd" timestamp="1658366400"&gt;2797&lt;/key&gt;&lt;/foreign-keys&gt;&lt;ref-type name="Book Section"&gt;5&lt;/ref-type&gt;&lt;contributors&gt;&lt;authors&gt;&lt;author&gt;Hillman, B. I.&lt;/author&gt;&lt;author&gt;Cohen, A. B.&lt;/author&gt;&lt;/authors&gt;&lt;secondary-authors&gt;&lt;author&gt;Bamford, D.&lt;/author&gt;&lt;author&gt;Zuckerman, M.&lt;/author&gt;&lt;/secondary-authors&gt;&lt;/contributors&gt;&lt;titles&gt;&lt;title&gt;&lt;style face="normal" font="default" size="100%"&gt;Totiviruses (&lt;/style&gt;&lt;style face="italic" font="default" size="100%"&gt;Totiviridae&lt;/style&gt;&lt;style face="normal" font="default" size="100%"&gt;)&lt;/style&gt;&lt;/title&gt;&lt;secondary-title&gt;Encyclopedia of Virology, 4th edn&lt;/secondary-title&gt;&lt;/titles&gt;&lt;pages&gt;doi:10.1016/B978-012374410-4.00518-5&lt;/pages&gt;&lt;volume&gt;3&lt;/volume&gt;&lt;dates&gt;&lt;year&gt;2021&lt;/year&gt;&lt;/dates&gt;&lt;pub-location&gt;Oxford&lt;/pub-location&gt;&lt;publisher&gt;Elsevier&lt;/publisher&gt;&lt;urls&gt;&lt;/urls&gt;&lt;/record&gt;&lt;/Cite&gt;&lt;/EndNote&gt;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Hillman and Cohen, 2021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nd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Ghabrial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Ghabrial&lt;/Author&gt;&lt;Year&gt;2008&lt;/Year&gt;&lt;RecNum&gt;127&lt;/RecNum&gt;&lt;DisplayText&gt;(Ghabrial, 2008)&lt;/DisplayText&gt;&lt;record&gt;&lt;rec-number&gt;127&lt;/rec-number&gt;&lt;foreign-keys&gt;&lt;key app="EN" db-id="zaxvzaptapr5s0etdenps2rbraerpv9waedd" timestamp="1289383970"&gt;127&lt;/key&gt;&lt;/foreign-keys&gt;&lt;ref-type name="Book Section"&gt;5&lt;/ref-type&gt;&lt;contributors&gt;&lt;authors&gt;&lt;author&gt;Ghabrial, SA&lt;/author&gt;&lt;/authors&gt;&lt;secondary-authors&gt;&lt;author&gt;Mahy, B. W. J.&lt;/author&gt;&lt;author&gt;Van Regenmortel, M. H. V.&lt;/author&gt;&lt;/secondary-authors&gt;&lt;/contributors&gt;&lt;titles&gt;&lt;title&gt;Totiviruses&lt;/title&gt;&lt;secondary-title&gt;Encyclopedia of Virology&lt;/secondary-title&gt;&lt;short-title&gt;Totiviruses&lt;/short-title&gt;&lt;/titles&gt;&lt;pages&gt;163-174&lt;/pages&gt;&lt;volume&gt;5&lt;/volume&gt;&lt;edition&gt;3rd&lt;/edition&gt;&lt;dates&gt;&lt;year&gt;2008&lt;/year&gt;&lt;/dates&gt;&lt;pub-location&gt;Oxford&lt;/pub-location&gt;&lt;publisher&gt;Elsevier&lt;/publisher&gt;&lt;urls&gt;&lt;/urls&gt;&lt;/record&gt;&lt;/Cite&gt;&lt;/EndNote&gt;</w:instrTex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620282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Ghabrial, 2008)</w:t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for other properties of 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giardiavirids</w:t>
                  </w:r>
                  <w:proofErr w:type="spellEnd"/>
                  <w:r w:rsidRPr="00620282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</w:p>
                <w:p w14:paraId="1C799178" w14:textId="7C8A8472" w:rsidR="009A7DDE" w:rsidRPr="00620282" w:rsidRDefault="009A7DDE" w:rsidP="009A7DDE">
                  <w:pPr>
                    <w:spacing w:before="120"/>
                    <w:ind w:leftChars="-2" w:left="-5" w:firstLineChars="222" w:firstLine="498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Family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236AD8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Artiviridae</w:t>
                  </w:r>
                  <w:proofErr w:type="spellEnd"/>
                  <w:r w:rsidR="00236AD8"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620282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7ECE5EFD" w14:textId="28A9C73E" w:rsidR="009A7DDE" w:rsidRPr="007F2FEA" w:rsidRDefault="00236AD8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Artivirid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have a dsRNA genome of 6.</w:t>
                  </w:r>
                  <w:r w:rsidR="00967193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8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8.2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kbp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in length packaged in icosahedral particles of 40 nm in diameter 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Qb3Vsb3M8L0F1dGhvcj48WWVhcj4yMDA2PC9ZZWFyPjxS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Qb3Vsb3M8L0F1dGhvcj48WWVhcj4yMDA2PC9ZZWFyPjxS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9A7DDE"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Poulos et al., 2006)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and have been reported from crustaceans and insects. The downstream ORF encoding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is </w:t>
                  </w:r>
                  <w:r w:rsidR="00910F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believed 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o be expressed as a CP-fusion product via -1 programmed </w:t>
                  </w:r>
                  <w:r w:rsidR="00910F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ribosomal 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frameshifting 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aaGFpPC9BdXRob3I+PFllYXI+MjAxMDwvWWVhcj48UmVj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aaGFpPC9BdXRob3I+PFllYXI+MjAxMDwvWWVhcj48UmVj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</w:fldData>
                    </w:fldChar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9A7DDE"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Zhai et al., 2010)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Artivirid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re infectious as particles and full-length transcripts synthesized from a cDNA clone 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Wang&lt;/Author&gt;&lt;Year&gt;2022&lt;/Year&gt;&lt;RecNum&gt;2977&lt;/RecNum&gt;&lt;DisplayText&gt;(Wang et al., 2022)&lt;/DisplayText&gt;&lt;record&gt;&lt;rec-number&gt;2977&lt;/rec-number&gt;&lt;foreign-keys&gt;&lt;key app="EN" db-id="zaxvzaptapr5s0etdenps2rbraerpv9waedd" timestamp="1682988006"&gt;2977&lt;/key&gt;&lt;/foreign-keys&gt;&lt;ref-type name="Journal Article"&gt;17&lt;/ref-type&gt;&lt;contributors&gt;&lt;authors&gt;&lt;author&gt;Wang, H.&lt;/author&gt;&lt;author&gt;de Matos Filipe, D.&lt;/author&gt;&lt;author&gt;Okamoto, K.&lt;/author&gt;&lt;/authors&gt;&lt;/contributors&gt;&lt;auth-address&gt;Program in Molecular Biophysics, Department of Cell and Molecular Biology, Uppsala University, Sweden.&amp;#xD;Program in Molecular Biophysics, Department of Cell and Molecular Biology, Uppsala University, Sweden. Electronic address: kenta.okamoto@icm.uu.se.&lt;/auth-address&gt;&lt;titles&gt;&lt;title&gt;A full-length infectious cDNA clone of a dsRNA totivirus-like virus&lt;/title&gt;&lt;secondary-title&gt;Virology&lt;/secondary-title&gt;&lt;/titles&gt;&lt;periodical&gt;&lt;full-title&gt;Virology&lt;/full-title&gt;&lt;/periodical&gt;&lt;pages&gt;127-133&lt;/pages&gt;&lt;volume&gt;576&lt;/volume&gt;&lt;edition&gt;2022/10/16&lt;/edition&gt;&lt;keywords&gt;&lt;keyword&gt;Animals&lt;/keyword&gt;&lt;keyword&gt;*Totivirus/genetics&lt;/keyword&gt;&lt;keyword&gt;DNA, Complementary/genetics&lt;/keyword&gt;&lt;keyword&gt;Phylogeny&lt;/keyword&gt;&lt;keyword&gt;*Totiviridae/genetics&lt;/keyword&gt;&lt;keyword&gt;RNA, Double-Stranded/genetics&lt;/keyword&gt;&lt;keyword&gt;Clone Cells&lt;/keyword&gt;&lt;keyword&gt;Infectious clone&lt;/keyword&gt;&lt;keyword&gt;Mosquito&lt;/keyword&gt;&lt;keyword&gt;OmRV&lt;/keyword&gt;&lt;keyword&gt;Reverse genetics&lt;/keyword&gt;&lt;keyword&gt;Totivirus&lt;/keyword&gt;&lt;keyword&gt;dsRNA virus&lt;/keyword&gt;&lt;keyword&gt;competing financial interests or personal relationships that could have appeared&lt;/keyword&gt;&lt;keyword&gt;to influence the work reported in this paper.&lt;/keyword&gt;&lt;/keywords&gt;&lt;dates&gt;&lt;year&gt;2022&lt;/year&gt;&lt;pub-dates&gt;&lt;date&gt;Nov&lt;/date&gt;&lt;/pub-dates&gt;&lt;/dates&gt;&lt;isbn&gt;1096-0341 (Electronic)&amp;#xD;0042-6822 (Linking)&lt;/isbn&gt;&lt;accession-num&gt;36242926&lt;/accession-num&gt;&lt;urls&gt;&lt;related-urls&gt;&lt;url&gt;https://www.ncbi.nlm.nih.gov/pubmed/36242926&lt;/url&gt;&lt;/related-urls&gt;&lt;/urls&gt;&lt;electronic-resource-num&gt;10.1016/j.virol.2022.09.010&lt;/electronic-resource-num&gt;&lt;/record&gt;&lt;/Cite&gt;&lt;/EndNote&gt;</w:instrTex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="009A7DDE"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Wang et al., 2022)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This contrasts most other members of the order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Ghabrivirales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, for which extracellular route for entry is not demonstrated.</w:t>
                  </w:r>
                </w:p>
                <w:p w14:paraId="2CECC366" w14:textId="77777777" w:rsidR="009A7DDE" w:rsidRPr="007F2FEA" w:rsidRDefault="009A7DDE" w:rsidP="009A7DDE">
                  <w:pPr>
                    <w:rPr>
                      <w:rFonts w:ascii="Times New Roman" w:hAnsi="Times New Roman" w:cs="Times New Roman"/>
                      <w:color w:val="0000FF"/>
                      <w:sz w:val="22"/>
                      <w:szCs w:val="22"/>
                    </w:rPr>
                  </w:pPr>
                </w:p>
                <w:p w14:paraId="1210E3DE" w14:textId="74B9CDE0" w:rsidR="009A7DDE" w:rsidRDefault="009A7DDE" w:rsidP="009A7DDE">
                  <w:pPr>
                    <w:rPr>
                      <w:rFonts w:ascii="Times New Roman" w:hAnsi="Times New Roman" w:cs="Times New Roman"/>
                      <w:b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b/>
                      <w:sz w:val="22"/>
                      <w:szCs w:val="22"/>
                    </w:rPr>
                    <w:t>Reasons to justify the creation of the three new suborders, 1</w:t>
                  </w:r>
                  <w:r w:rsidR="009B05B7" w:rsidRPr="00723A95">
                    <w:rPr>
                      <w:rFonts w:ascii="Times New Roman" w:hAnsi="Times New Roman" w:cs="Times New Roman"/>
                      <w:b/>
                      <w:sz w:val="22"/>
                      <w:szCs w:val="22"/>
                    </w:rPr>
                    <w:t>5</w:t>
                  </w:r>
                  <w:r w:rsidRPr="00723A95">
                    <w:rPr>
                      <w:rFonts w:ascii="Times New Roman" w:hAnsi="Times New Roman" w:cs="Times New Roman"/>
                      <w:b/>
                      <w:sz w:val="22"/>
                      <w:szCs w:val="22"/>
                    </w:rPr>
                    <w:t xml:space="preserve"> new families, 12 genera and </w:t>
                  </w:r>
                  <w:r w:rsidR="00256F2D" w:rsidRPr="00723A95">
                    <w:rPr>
                      <w:rFonts w:ascii="Times New Roman" w:hAnsi="Times New Roman" w:cs="Times New Roman"/>
                      <w:b/>
                      <w:sz w:val="22"/>
                      <w:szCs w:val="22"/>
                    </w:rPr>
                    <w:t>1</w:t>
                  </w:r>
                  <w:r w:rsidR="00B36F90" w:rsidRPr="00723A95">
                    <w:rPr>
                      <w:rFonts w:ascii="Times New Roman" w:hAnsi="Times New Roman" w:cs="Times New Roman"/>
                      <w:b/>
                      <w:sz w:val="22"/>
                      <w:szCs w:val="22"/>
                    </w:rPr>
                    <w:t>76</w:t>
                  </w:r>
                  <w:r w:rsidRPr="00723A95">
                    <w:rPr>
                      <w:rFonts w:ascii="Times New Roman" w:hAnsi="Times New Roman" w:cs="Times New Roman"/>
                      <w:b/>
                      <w:sz w:val="22"/>
                      <w:szCs w:val="22"/>
                    </w:rPr>
                    <w:t xml:space="preserve"> species: </w:t>
                  </w:r>
                </w:p>
                <w:p w14:paraId="50AA6735" w14:textId="77777777" w:rsidR="007F2FEA" w:rsidRPr="00723A95" w:rsidRDefault="007F2FEA" w:rsidP="009A7DDE">
                  <w:pPr>
                    <w:rPr>
                      <w:rFonts w:ascii="Times New Roman" w:hAnsi="Times New Roman" w:cs="Times New Roman"/>
                      <w:b/>
                      <w:sz w:val="22"/>
                      <w:szCs w:val="22"/>
                    </w:rPr>
                  </w:pPr>
                </w:p>
                <w:p w14:paraId="2D027DE3" w14:textId="6A519EA1" w:rsidR="009A7DDE" w:rsidRPr="007F2FEA" w:rsidRDefault="009A7DDE" w:rsidP="009A7DDE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he proposed suborders (</w:t>
                  </w:r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Alphatotivirineae</w:t>
                  </w:r>
                  <w:proofErr w:type="spellEnd"/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Betatotivirineae</w:t>
                  </w:r>
                  <w:proofErr w:type="spellEnd"/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Gammatotivirineae</w:t>
                  </w:r>
                  <w:proofErr w:type="spellEnd"/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 can be readily differentiated from each other based on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based phylogenetic relation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ship among member viruses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showing 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eir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clear separation into three clades corresponding to three proposed suborders (</w:t>
                  </w:r>
                  <w:r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 xml:space="preserve">Fig. </w:t>
                  </w:r>
                  <w:r w:rsidR="00751B5D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3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. The three suborders can be differentia</w:t>
                  </w:r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ed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from each other by </w:t>
                  </w:r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distinct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consensus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motif sequences (</w:t>
                  </w:r>
                  <w:r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 xml:space="preserve">Fig. </w:t>
                  </w:r>
                  <w:r w:rsidR="00751B5D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4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.</w:t>
                  </w:r>
                </w:p>
                <w:p w14:paraId="74745E6B" w14:textId="31F4B989" w:rsidR="00381D45" w:rsidRPr="007F2FEA" w:rsidRDefault="009A7DDE" w:rsidP="00381D45">
                  <w:pPr>
                    <w:ind w:firstLineChars="100" w:firstLine="220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is 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axonomic reorganization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proposes 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creation of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1</w:t>
                  </w:r>
                  <w:r w:rsidR="001B0BC2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5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new families, </w:t>
                  </w:r>
                  <w:r w:rsidR="005D576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esulting in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 total of 19 families in the order. </w:t>
                  </w:r>
                  <w:proofErr w:type="gramStart"/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All of</w:t>
                  </w:r>
                  <w:proofErr w:type="gramEnd"/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he newly proposed families accommodate single genera except for the 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lastRenderedPageBreak/>
                    <w:t xml:space="preserve">family </w:t>
                  </w:r>
                  <w:proofErr w:type="spellStart"/>
                  <w:r w:rsidR="001E1934"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Pseudototivirdae</w:t>
                  </w:r>
                  <w:proofErr w:type="spellEnd"/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with four genera. </w:t>
                  </w:r>
                  <w:r w:rsidR="005D576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n this taxonomic proposal, t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hree genera </w:t>
                  </w:r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from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former family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otivir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have been </w:t>
                  </w:r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moved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o the family </w:t>
                  </w:r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seudototiviridae</w:t>
                  </w:r>
                  <w:proofErr w:type="spellEnd"/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,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which 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lso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includes a newly proposed genus </w:t>
                  </w:r>
                  <w:r w:rsidR="00236AD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Eimeriavirus</w:t>
                  </w:r>
                  <w:proofErr w:type="spellEnd"/>
                  <w:r w:rsidR="00236AD8" w:rsidRPr="007F2FEA">
                    <w:rPr>
                      <w:rFonts w:ascii="Times New Roman" w:hAnsi="Times New Roman" w:cs="Times New Roman"/>
                      <w:color w:val="000000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/>
                      <w:sz w:val="22"/>
                      <w:szCs w:val="22"/>
                    </w:rPr>
                    <w:t>.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he genus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oti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remains in the renamed 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family </w:t>
                  </w:r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Orthototiviridae</w:t>
                  </w:r>
                  <w:proofErr w:type="spellEnd"/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while one of the three species, former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Ustilago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maydis virus H1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has been moved to the newly created 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genus </w:t>
                  </w:r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Monocit</w:t>
                  </w:r>
                  <w:r w:rsidR="00AC27E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virus</w:t>
                  </w:r>
                  <w:proofErr w:type="spellEnd"/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in the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family </w:t>
                  </w:r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Monoci</w:t>
                  </w:r>
                  <w:r w:rsidR="001E19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</w:t>
                  </w:r>
                  <w:r w:rsidR="00AC27E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viridae</w:t>
                  </w:r>
                  <w:proofErr w:type="spellEnd"/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These taxonomic changes are </w:t>
                  </w:r>
                  <w:r w:rsidR="0087503C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strongly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supported by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based phylogeny (</w:t>
                  </w:r>
                  <w:r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 xml:space="preserve">Fig. </w:t>
                  </w:r>
                  <w:r w:rsidR="0087503C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3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 and levels of amino acid sequence similarity of virus-encoded proteins (</w:t>
                  </w:r>
                  <w:r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 xml:space="preserve">Fig. </w:t>
                  </w:r>
                  <w:r w:rsidR="0087503C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5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. Inter-genus levels of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mino acid sequence identity range from 21.1 to 31.3%, while those between families range from </w:t>
                  </w:r>
                  <w:r w:rsidR="001B4526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9.7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o 26.0%, mostly less than 20% (</w:t>
                  </w:r>
                  <w:r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 xml:space="preserve">Fig. </w:t>
                  </w:r>
                  <w:r w:rsidR="00496E9D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5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. Viral proteins other than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4662FD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have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little or no amino acid sequence identity between </w:t>
                  </w:r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members of different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families.</w:t>
                  </w:r>
                  <w:r w:rsidR="009739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22A488DA" w14:textId="7E8013E5" w:rsidR="00D3380F" w:rsidRPr="007F2FEA" w:rsidRDefault="00A04D7B" w:rsidP="00381D45">
                  <w:pPr>
                    <w:ind w:firstLineChars="100" w:firstLine="220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Different families can often be differentiated by their genome sizes, genome organization, expression strategies, and host range (</w:t>
                  </w:r>
                  <w:r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Fig. 2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.</w:t>
                  </w:r>
                  <w:r w:rsidR="00D3380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Members of each family have been reported from a restricted range of organisms. </w:t>
                  </w:r>
                </w:p>
                <w:p w14:paraId="700C86E3" w14:textId="1E579ED5" w:rsidR="00A04D7B" w:rsidRPr="007F2FEA" w:rsidRDefault="0097390F" w:rsidP="00A04D7B">
                  <w:pPr>
                    <w:ind w:firstLineChars="100" w:firstLine="220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based phylogenetic tree</w:t>
                  </w:r>
                  <w:r w:rsidR="002F2D3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s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depicting relation among members of the </w:t>
                  </w:r>
                  <w:r w:rsidR="00B8540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family </w:t>
                  </w:r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="00B8540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Pseudotitiviridae</w:t>
                  </w:r>
                  <w:proofErr w:type="spellEnd"/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2F2D3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(</w:t>
                  </w:r>
                  <w:r w:rsidR="000B1CA5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Fig. 6</w:t>
                  </w:r>
                  <w:r w:rsidR="002F2D3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nd for multiple families of the </w:t>
                  </w:r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Betatotivirineae</w:t>
                  </w:r>
                  <w:proofErr w:type="spellEnd"/>
                  <w:r w:rsidR="008B583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</w:t>
                  </w:r>
                  <w:r w:rsidR="002F2D30"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2F2D3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(</w:t>
                  </w:r>
                  <w:r w:rsidR="000B1CA5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Fig. 7</w:t>
                  </w:r>
                  <w:r w:rsidR="002F2D3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  <w:r w:rsidR="00A04D7B" w:rsidRPr="00723A95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5D576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Out of originally selected </w:t>
                  </w:r>
                  <w:r w:rsidR="00B714CD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548</w:t>
                  </w:r>
                  <w:r w:rsidR="00A7122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viruses,</w:t>
                  </w:r>
                  <w:r w:rsidR="00A04D7B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381D4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some</w:t>
                  </w:r>
                  <w:r w:rsidR="00A04D7B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were excluded from the </w:t>
                  </w:r>
                  <w:r w:rsidR="00714EA2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axonomic</w:t>
                  </w:r>
                  <w:r w:rsidR="00A04D7B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714EA2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proposal </w:t>
                  </w:r>
                  <w:r w:rsidR="00381D4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when they met one of the following criteria</w:t>
                  </w:r>
                  <w:r w:rsidR="00A04D7B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4A2F101B" w14:textId="0C668C98" w:rsidR="00A04D7B" w:rsidRPr="007F2FEA" w:rsidRDefault="00A04D7B" w:rsidP="009952D4">
                  <w:pPr>
                    <w:pStyle w:val="ListParagraph"/>
                    <w:numPr>
                      <w:ilvl w:val="0"/>
                      <w:numId w:val="6"/>
                    </w:numPr>
                    <w:ind w:leftChars="0"/>
                    <w:jc w:val="both"/>
                    <w:rPr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Viruses unclassified to any genus based on the phylogenetic analysis</w:t>
                  </w:r>
                  <w:r w:rsidR="00C0669D" w:rsidRPr="007F2FEA">
                    <w:rPr>
                      <w:color w:val="000000" w:themeColor="text1"/>
                      <w:sz w:val="22"/>
                      <w:szCs w:val="22"/>
                    </w:rPr>
                    <w:t>.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47A7D0F9" w14:textId="291E942A" w:rsidR="00A04D7B" w:rsidRPr="007F2FEA" w:rsidRDefault="00A04D7B" w:rsidP="009952D4">
                  <w:pPr>
                    <w:pStyle w:val="ListParagraph"/>
                    <w:numPr>
                      <w:ilvl w:val="0"/>
                      <w:numId w:val="6"/>
                    </w:numPr>
                    <w:ind w:leftChars="0"/>
                    <w:jc w:val="both"/>
                    <w:rPr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Viruses whose genome information is tagged with ENV</w:t>
                  </w:r>
                  <w:r w:rsidR="009952D4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(environmental sampling sequences) and/or MAG (</w:t>
                  </w:r>
                  <w:r w:rsidR="00292EDC" w:rsidRPr="007F2FEA">
                    <w:rPr>
                      <w:color w:val="000000" w:themeColor="text1"/>
                      <w:sz w:val="22"/>
                      <w:szCs w:val="22"/>
                    </w:rPr>
                    <w:t>m</w:t>
                  </w:r>
                  <w:r w:rsidR="009952D4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etagenome </w:t>
                  </w:r>
                  <w:r w:rsidR="00292EDC" w:rsidRPr="007F2FEA">
                    <w:rPr>
                      <w:color w:val="000000" w:themeColor="text1"/>
                      <w:sz w:val="22"/>
                      <w:szCs w:val="22"/>
                    </w:rPr>
                    <w:t>a</w:t>
                  </w:r>
                  <w:r w:rsidR="009952D4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ssembled </w:t>
                  </w:r>
                  <w:r w:rsidR="00292EDC" w:rsidRPr="007F2FEA">
                    <w:rPr>
                      <w:color w:val="000000" w:themeColor="text1"/>
                      <w:sz w:val="22"/>
                      <w:szCs w:val="22"/>
                    </w:rPr>
                    <w:t>g</w:t>
                  </w:r>
                  <w:r w:rsidR="009952D4" w:rsidRPr="007F2FEA">
                    <w:rPr>
                      <w:color w:val="000000" w:themeColor="text1"/>
                      <w:sz w:val="22"/>
                      <w:szCs w:val="22"/>
                    </w:rPr>
                    <w:t>enome) in NCBI.</w:t>
                  </w:r>
                </w:p>
                <w:p w14:paraId="17B785A3" w14:textId="40935172" w:rsidR="00C0669D" w:rsidRPr="007F2FEA" w:rsidRDefault="009952D4" w:rsidP="009952D4">
                  <w:pPr>
                    <w:pStyle w:val="ListParagraph"/>
                    <w:numPr>
                      <w:ilvl w:val="0"/>
                      <w:numId w:val="6"/>
                    </w:numPr>
                    <w:ind w:leftChars="0"/>
                    <w:jc w:val="both"/>
                    <w:rPr>
                      <w:color w:val="000000" w:themeColor="text1"/>
                      <w:sz w:val="22"/>
                      <w:szCs w:val="22"/>
                    </w:rPr>
                  </w:pPr>
                  <w:r w:rsidRPr="00723A95">
                    <w:rPr>
                      <w:color w:val="000000" w:themeColor="text1"/>
                      <w:sz w:val="22"/>
                      <w:szCs w:val="22"/>
                    </w:rPr>
                    <w:t>V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iruses with </w:t>
                  </w:r>
                  <w:r w:rsidR="0025205D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the 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length of </w:t>
                  </w:r>
                  <w:proofErr w:type="spellStart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-encoding genomic segment</w:t>
                  </w:r>
                  <w:r w:rsidR="0025205D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shorter than 70% of the mean length in the respective genus (This criterion is to exclude viruses with possible low-quality genome</w:t>
                  </w:r>
                  <w:r w:rsidR="0025205D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despite it being registered as “complete” genome or </w:t>
                  </w:r>
                  <w:proofErr w:type="spellStart"/>
                  <w:r w:rsidR="0025205D" w:rsidRPr="007F2FEA">
                    <w:rPr>
                      <w:color w:val="000000" w:themeColor="text1"/>
                      <w:sz w:val="22"/>
                      <w:szCs w:val="22"/>
                    </w:rPr>
                    <w:t>cds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)</w:t>
                  </w:r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102F67EC" w14:textId="397794DF" w:rsidR="00961E93" w:rsidRPr="007F2FEA" w:rsidRDefault="004E0EE8" w:rsidP="00961E93">
                  <w:pPr>
                    <w:pStyle w:val="ListParagraph"/>
                    <w:numPr>
                      <w:ilvl w:val="0"/>
                      <w:numId w:val="6"/>
                    </w:numPr>
                    <w:ind w:leftChars="0"/>
                    <w:jc w:val="both"/>
                    <w:rPr>
                      <w:color w:val="000000" w:themeColor="text1"/>
                      <w:sz w:val="22"/>
                      <w:szCs w:val="22"/>
                    </w:rPr>
                  </w:pPr>
                  <w:r w:rsidRPr="00723A95">
                    <w:rPr>
                      <w:color w:val="000000" w:themeColor="text1"/>
                      <w:sz w:val="22"/>
                      <w:szCs w:val="22"/>
                    </w:rPr>
                    <w:t>V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iruses </w:t>
                  </w:r>
                  <w:r w:rsidR="00961E93" w:rsidRPr="007F2FEA">
                    <w:rPr>
                      <w:color w:val="000000" w:themeColor="text1"/>
                      <w:sz w:val="22"/>
                      <w:szCs w:val="22"/>
                      <w:lang w:eastAsia="ja-JP"/>
                    </w:rPr>
                    <w:t>with any</w:t>
                  </w:r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of the </w:t>
                  </w:r>
                  <w:proofErr w:type="spellStart"/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motifs A, B, or C are missing in the multiple alignment</w:t>
                  </w:r>
                  <w:r w:rsidR="0025678F" w:rsidRPr="007F2FEA">
                    <w:rPr>
                      <w:color w:val="000000" w:themeColor="text1"/>
                      <w:sz w:val="22"/>
                      <w:szCs w:val="22"/>
                    </w:rPr>
                    <w:t>.</w:t>
                  </w:r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An exception (NC_005883.1) is Chalara elegans RNA </w:t>
                  </w:r>
                  <w:r w:rsidR="000B1CA5" w:rsidRPr="007F2FEA">
                    <w:rPr>
                      <w:color w:val="000000" w:themeColor="text1"/>
                      <w:sz w:val="22"/>
                      <w:szCs w:val="22"/>
                    </w:rPr>
                    <w:t>v</w:t>
                  </w:r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>irus 1 that has truncate</w:t>
                  </w:r>
                  <w:r w:rsidR="000B1CA5" w:rsidRPr="007F2FEA">
                    <w:rPr>
                      <w:color w:val="000000" w:themeColor="text1"/>
                      <w:sz w:val="22"/>
                      <w:szCs w:val="22"/>
                    </w:rPr>
                    <w:t>d</w:t>
                  </w:r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but is assigned to species </w:t>
                  </w:r>
                  <w:r w:rsidR="00961E93"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Chalara elegans RNA </w:t>
                  </w:r>
                  <w:r w:rsidR="000B1CA5"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</w:rPr>
                    <w:t>v</w:t>
                  </w:r>
                  <w:r w:rsidR="00961E93"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irus 1 </w:t>
                  </w:r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 xml:space="preserve">in the genus </w:t>
                  </w:r>
                  <w:proofErr w:type="spellStart"/>
                  <w:r w:rsidR="00961E93"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</w:rPr>
                    <w:t>Victorivirus</w:t>
                  </w:r>
                  <w:proofErr w:type="spellEnd"/>
                  <w:r w:rsidR="00961E93" w:rsidRPr="007F2FEA">
                    <w:rPr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4E3CD29D" w14:textId="3B971344" w:rsidR="00961E93" w:rsidRPr="007F2FEA" w:rsidRDefault="00961E93" w:rsidP="00961E93">
                  <w:pPr>
                    <w:pStyle w:val="ListParagraph"/>
                    <w:numPr>
                      <w:ilvl w:val="0"/>
                      <w:numId w:val="6"/>
                    </w:numPr>
                    <w:ind w:leftChars="0"/>
                    <w:jc w:val="both"/>
                    <w:rPr>
                      <w:color w:val="000000" w:themeColor="text1"/>
                      <w:sz w:val="22"/>
                      <w:szCs w:val="22"/>
                    </w:rPr>
                  </w:pPr>
                  <w:r w:rsidRPr="00723A95">
                    <w:rPr>
                      <w:color w:val="000000" w:themeColor="text1"/>
                      <w:sz w:val="22"/>
                      <w:szCs w:val="22"/>
                    </w:rPr>
                    <w:t>V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iruses not reported in any reference papers</w:t>
                  </w:r>
                  <w:r w:rsidR="0025678F" w:rsidRPr="007F2FEA">
                    <w:rPr>
                      <w:color w:val="000000" w:themeColor="text1"/>
                      <w:sz w:val="22"/>
                      <w:szCs w:val="22"/>
                    </w:rPr>
                    <w:t>. The reference papers were annotated from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GenBank file</w:t>
                  </w:r>
                  <w:r w:rsidR="00C1410A" w:rsidRPr="007F2FEA">
                    <w:rPr>
                      <w:color w:val="000000" w:themeColor="text1"/>
                      <w:sz w:val="22"/>
                      <w:szCs w:val="22"/>
                    </w:rPr>
                    <w:t>s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or by manual curation on 12 June 2023.</w:t>
                  </w:r>
                </w:p>
                <w:p w14:paraId="364599E5" w14:textId="77777777" w:rsidR="00C368A6" w:rsidRDefault="00AB26D5" w:rsidP="00DE6B9A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e selected viruses were classified into new species based on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mino acid sequence identity discussed below (</w:t>
                  </w:r>
                  <w:r w:rsidR="000B1CA5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not shown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. </w:t>
                  </w:r>
                  <w:r w:rsidR="002F2D3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ese </w:t>
                  </w:r>
                  <w:r w:rsidR="00A71228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data</w:t>
                  </w:r>
                  <w:r w:rsidR="002F2D3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support the creation of a total of </w:t>
                  </w:r>
                  <w:r w:rsidR="00256F2D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1</w:t>
                  </w:r>
                  <w:r w:rsidR="00B36F9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76</w:t>
                  </w:r>
                  <w:r w:rsidR="002F2D30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species.</w:t>
                  </w:r>
                  <w:r w:rsidR="003F2D76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he number of species assigned to each genus is summarized in </w:t>
                  </w:r>
                  <w:r w:rsidR="003F2D76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Fig. 1</w:t>
                  </w:r>
                  <w:r w:rsidR="003F2D76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  <w:r w:rsidR="0025678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</w:p>
                <w:p w14:paraId="1D83AEBE" w14:textId="77777777" w:rsidR="00C368A6" w:rsidRDefault="00C368A6" w:rsidP="00DE6B9A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</w:p>
                <w:p w14:paraId="117D6768" w14:textId="272DA79B" w:rsidR="009B05B7" w:rsidRPr="007F2FEA" w:rsidRDefault="001F38B2" w:rsidP="00DE6B9A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he reorganization</w:t>
                  </w:r>
                  <w:r w:rsidR="00C368A6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/renaming </w:t>
                  </w:r>
                  <w:r w:rsidR="0025678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of species in the genus </w:t>
                  </w:r>
                  <w:proofErr w:type="spellStart"/>
                  <w:r w:rsidR="0025678F"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richomonasvirus</w:t>
                  </w:r>
                  <w:proofErr w:type="spellEnd"/>
                  <w:r w:rsidR="0025678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s</w:t>
                  </w:r>
                  <w:r w:rsidR="0025678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proposed in </w:t>
                  </w:r>
                  <w:r w:rsidR="00C1410A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a separate</w:t>
                  </w:r>
                  <w:r w:rsidR="0025678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axonomy proposal</w:t>
                  </w:r>
                  <w:r w:rsidR="00C368A6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(2023.002F)</w:t>
                  </w:r>
                  <w:r w:rsidR="0025678F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3874C74C" w14:textId="77777777" w:rsidR="009B05B7" w:rsidRPr="007F2FEA" w:rsidRDefault="009B05B7" w:rsidP="00DE6B9A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</w:p>
                <w:p w14:paraId="30A9D233" w14:textId="77777777" w:rsidR="009A7DDE" w:rsidRPr="007F2FEA" w:rsidRDefault="009A7DDE" w:rsidP="009A7DDE">
                  <w:pPr>
                    <w:rPr>
                      <w:rFonts w:ascii="Times New Roman" w:hAnsi="Times New Roman" w:cs="Times New Roman"/>
                      <w:color w:val="0000FF"/>
                      <w:sz w:val="22"/>
                      <w:szCs w:val="22"/>
                    </w:rPr>
                  </w:pPr>
                </w:p>
                <w:p w14:paraId="7DF1C0CC" w14:textId="690816A7" w:rsidR="009A7DDE" w:rsidRPr="007F2FEA" w:rsidRDefault="009A7DDE" w:rsidP="00620282">
                  <w:pPr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Species demarcation criteria</w:t>
                  </w:r>
                </w:p>
                <w:p w14:paraId="58C17D4C" w14:textId="77777777" w:rsidR="00BB58F4" w:rsidRPr="007F2FEA" w:rsidRDefault="00BB58F4" w:rsidP="00BB58F4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</w:p>
                <w:p w14:paraId="0BF27DCD" w14:textId="34A65304" w:rsidR="009A7DDE" w:rsidRPr="007F2FEA" w:rsidRDefault="009A7DDE" w:rsidP="00BB58F4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1) The host species for the virus must be, or appear to be, assigned in a sufficiently convincing manner as judged by SG members.</w:t>
                  </w:r>
                </w:p>
                <w:p w14:paraId="70D0D0D3" w14:textId="45A30597" w:rsidR="009A7DDE" w:rsidRPr="007F2FEA" w:rsidRDefault="00BB58F4" w:rsidP="00BB58F4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2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 For viral genome sequences assembled from high-throughput sequencing reads, and not validated in full by Sanger sequencing, read numbers, RPKM values, and/or coverage depth values for the assembled sequence must be specified, or the read data must be available at NCBI such that these values can be determined by SG members.</w:t>
                  </w:r>
                </w:p>
                <w:p w14:paraId="7CDB1961" w14:textId="6375BED0" w:rsidR="000B70A4" w:rsidRPr="007F2FEA" w:rsidRDefault="00BB58F4" w:rsidP="002E0DAF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3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 Vir</w:t>
                  </w:r>
                  <w:r w:rsidR="000B1CA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uses/viral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genome sequences that share &lt;70% </w:t>
                  </w:r>
                  <w:proofErr w:type="spellStart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mino acid sequence identity will be considered to represent different virus species regardless of whether </w:t>
                  </w:r>
                  <w:r w:rsidR="00116479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eported from</w:t>
                  </w:r>
                  <w:r w:rsidR="009A7DDE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he same or different host species.</w:t>
                  </w:r>
                </w:p>
                <w:p w14:paraId="2AA33420" w14:textId="4E980627" w:rsidR="002E0DAF" w:rsidRPr="007F2FEA" w:rsidRDefault="000B70A4" w:rsidP="00BB58F4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4) Vir</w:t>
                  </w:r>
                  <w:r w:rsidR="000B1CA5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uses/viral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genome sequences that share </w:t>
                  </w:r>
                  <m:oMath>
                    <m:r>
                      <w:rPr>
                        <w:rFonts w:ascii="Cambria Math" w:hAnsi="Cambria Math" w:cs="Times New Roman"/>
                        <w:color w:val="000000" w:themeColor="text1"/>
                        <w:sz w:val="22"/>
                        <w:szCs w:val="22"/>
                      </w:rPr>
                      <m:t>≥</m:t>
                    </m:r>
                  </m:oMath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70% RdRP amino acid sequence identity, but are reported from different host species, </w:t>
                  </w:r>
                  <w:r w:rsidR="00CD3DDB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can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considered to represent the same virus species. </w:t>
                  </w:r>
                </w:p>
                <w:p w14:paraId="6A814EA7" w14:textId="77777777" w:rsidR="002E0DAF" w:rsidRPr="007F2FEA" w:rsidRDefault="002E0DAF" w:rsidP="009A7DDE">
                  <w:pPr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</w:p>
                <w:p w14:paraId="0B00B11A" w14:textId="36BE5CDA" w:rsidR="00B84F91" w:rsidRPr="007F2FEA" w:rsidRDefault="00B84F91" w:rsidP="00B84F91">
                  <w:pPr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e </w:t>
                  </w:r>
                  <w:r w:rsidR="00A3603C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above-listed criteria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C219F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have been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FD7DEB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partially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dopted </w:t>
                  </w:r>
                  <w:r w:rsidR="00A3603C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from those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recently </w:t>
                  </w:r>
                  <w:r w:rsidR="00A3603C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established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for the family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Mito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&lt;</w:t>
                  </w:r>
                  <w:proofErr w:type="gram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2021.003F.R</w:t>
                  </w:r>
                  <w:proofErr w:type="gram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Mitoviridae_100nsp_4ngen&gt;</w:t>
                  </w:r>
                  <w:r w:rsidR="000B70A4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except for criterion 4</w:t>
                  </w:r>
                  <w:r w:rsidR="00A3603C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,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A3603C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nd are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applied commonly to all genera in the order</w:t>
                  </w:r>
                  <w:r w:rsidR="00A3603C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 These criteria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re similar to those for previously established families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Chryso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Lb3R0YS1Mb2l6b3U8L0F1dGhvcj48WWVhcj4yMDIwPC9Z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Lb3R0YS1Mb2l6b3U8L0F1dGhvcj48WWVhcj4yMDIwPC9Z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Kotta-Loizou et al., 2020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and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Alterna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Kotta-Loizou&lt;/Author&gt;&lt;Year&gt;2022&lt;/Year&gt;&lt;RecNum&gt;2983&lt;/RecNum&gt;&lt;DisplayText&gt;(Kotta-Loizou et al., 2022)&lt;/DisplayText&gt;&lt;record&gt;&lt;rec-number&gt;2983&lt;/rec-number&gt;&lt;foreign-keys&gt;&lt;key app="EN" db-id="zaxvzaptapr5s0etdenps2rbraerpv9waedd" timestamp="1683248522"&gt;2983&lt;/key&gt;&lt;/foreign-keys&gt;&lt;ref-type name="Journal Article"&gt;17&lt;/ref-type&gt;&lt;contributors&gt;&lt;authors&gt;&lt;author&gt;Kotta-Loizou, I.&lt;/author&gt;&lt;author&gt;Wu, C. F.&lt;/author&gt;&lt;author&gt;Moriyama, H.&lt;/author&gt;&lt;author&gt;Coutts, R. H. A.&lt;/author&gt;&lt;/authors&gt;&lt;/contributors&gt;&lt;titles&gt;&lt;title&gt;&lt;style face="normal" font="default" size="100%"&gt;Create a new family (&lt;/style&gt;&lt;style face="italic" font="default" size="100%"&gt;Alternaviridae&lt;/style&gt;&lt;style face="normal" font="default" size="100%"&gt;) accommodating one new genus (&lt;/style&gt;&lt;style face="italic" font="default" size="100%"&gt;Alternavirus&lt;/style&gt;&lt;style face="normal" font="default" size="100%"&gt;) and five new species&lt;/style&gt;&lt;/title&gt;&lt;secondary-title&gt;Taxonomy Proposals. International Committee on Taxonomy of Viruses&lt;/secondary-title&gt;&lt;/titles&gt;&lt;periodical&gt;&lt;full-title&gt;Taxonomy Proposals. International Committee on Taxonomy of Viruses&lt;/full-title&gt;&lt;/periodical&gt;&lt;pages&gt;2022.001F.Alternaviridae_newfam.zip&lt;/pages&gt;&lt;dates&gt;&lt;year&gt;2022&lt;/year&gt;&lt;/dates&gt;&lt;urls&gt;&lt;/urls&gt;&lt;/record&gt;&lt;/Cite&gt;&lt;/EndNote&gt;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Kotta-Loizou et al., 2022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="00C219F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="00C219F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lastRenderedPageBreak/>
                    <w:t xml:space="preserve">(i.e., ≤ 70% amino acid sequence identity in the </w:t>
                  </w:r>
                  <w:proofErr w:type="spellStart"/>
                  <w:r w:rsidR="00C219F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RdRP</w:t>
                  </w:r>
                  <w:proofErr w:type="spellEnd"/>
                  <w:r w:rsidR="00C219F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and </w:t>
                  </w:r>
                  <w:r w:rsidR="00280963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changed from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hose for the former family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oti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in which the amino acid sequence identity of all encoded protein(s) &lt;50%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oti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Girdia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Leishmania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richomonas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 or &lt;60%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Victori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 was set as a criterion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Hb29kbWFuPC9BdXRob3I+PFllYXI+MjAxMTwvWWVhcj48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Hb29kbWFuPC9BdXRob3I+PFllYXI+MjAxMTwvWWVhcj48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Goodman et al., 2011; Wickner et al., 2011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392216B4" w14:textId="77777777" w:rsidR="00B84F91" w:rsidRPr="007F2FEA" w:rsidRDefault="00B84F91" w:rsidP="009A7DDE">
                  <w:pPr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</w:p>
                <w:p w14:paraId="510E561A" w14:textId="7659EDA4" w:rsidR="009A7DDE" w:rsidRPr="007F2FEA" w:rsidRDefault="009A7DDE" w:rsidP="009A7DDE">
                  <w:pPr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b/>
                      <w:bCs/>
                      <w:color w:val="000000" w:themeColor="text1"/>
                      <w:sz w:val="22"/>
                      <w:szCs w:val="22"/>
                    </w:rPr>
                    <w:t>Renaming of exiting species</w:t>
                  </w:r>
                </w:p>
                <w:p w14:paraId="7851EA2B" w14:textId="00E2F93B" w:rsidR="009A7DDE" w:rsidRPr="007F2FEA" w:rsidRDefault="009A7DDE" w:rsidP="009A7DDE">
                  <w:pPr>
                    <w:spacing w:before="120"/>
                    <w:ind w:leftChars="-2" w:left="-5"/>
                    <w:jc w:val="both"/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All species names are required to comply with the 2021-ICTV-ratified rules regarding binominal naming of virus species &lt;https://ictv.global/ictv/proposals/2018.001G.R.binomial_species.pdf&gt;. All previously established species names in the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Toti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Quadri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Megabirna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and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Giardia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, which did not follow the new rule, have been renamed as listed in the </w:t>
                  </w:r>
                  <w:r w:rsidR="00141D7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Excel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file.</w:t>
                  </w:r>
                  <w:r w:rsidR="001E328A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The same naming format has also been adopted to newly recognized species. </w:t>
                  </w:r>
                  <w:r w:rsidR="00093F22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New species names consist of a genus name and an epithet</w:t>
                  </w:r>
                  <w:r w:rsidR="00093F22" w:rsidRPr="007F2FEA">
                    <w:rPr>
                      <w:rFonts w:ascii="Times New Roman" w:hAnsi="Times New Roman" w:cs="Times New Roman"/>
                      <w:sz w:val="22"/>
                      <w:szCs w:val="22"/>
                    </w:rPr>
                    <w:t xml:space="preserve"> derived from Latinized Japanese number</w:t>
                  </w:r>
                  <w:r w:rsidR="00CD3DDB" w:rsidRPr="007F2FEA">
                    <w:rPr>
                      <w:rFonts w:ascii="Times New Roman" w:hAnsi="Times New Roman" w:cs="Times New Roman"/>
                      <w:sz w:val="22"/>
                      <w:szCs w:val="22"/>
                    </w:rPr>
                    <w:t>s</w:t>
                  </w:r>
                  <w:r w:rsidR="00093F22" w:rsidRPr="007F2FEA">
                    <w:rPr>
                      <w:rFonts w:ascii="Times New Roman" w:hAnsi="Times New Roman" w:cs="Times New Roman"/>
                      <w:sz w:val="22"/>
                      <w:szCs w:val="22"/>
                    </w:rPr>
                    <w:t xml:space="preserve"> (</w:t>
                  </w:r>
                  <w:r w:rsidR="00093F22" w:rsidRPr="007F2FEA">
                    <w:rPr>
                      <w:rFonts w:ascii="Times New Roman" w:hAnsi="Times New Roman" w:cs="Times New Roman"/>
                      <w:color w:val="0432FF"/>
                      <w:sz w:val="22"/>
                      <w:szCs w:val="22"/>
                    </w:rPr>
                    <w:t>Table 2</w:t>
                  </w:r>
                  <w:r w:rsidR="00093F22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</w:t>
                  </w:r>
                  <w:r w:rsidR="00093F22" w:rsidRPr="007F2FEA">
                    <w:rPr>
                      <w:rFonts w:ascii="Times New Roman" w:hAnsi="Times New Roman" w:cs="Times New Roman"/>
                      <w:sz w:val="22"/>
                      <w:szCs w:val="22"/>
                    </w:rPr>
                    <w:t>.</w:t>
                  </w:r>
                  <w:r w:rsidR="004F0EC4" w:rsidRPr="007F2FEA">
                    <w:rPr>
                      <w:rFonts w:ascii="Times New Roman" w:hAnsi="Times New Roman" w:cs="Times New Roman"/>
                      <w:sz w:val="22"/>
                      <w:szCs w:val="22"/>
                    </w:rPr>
                    <w:t xml:space="preserve"> The numbers are principally assigned in the order of publication date (in peer-reviewed papers) of the first or representative viral genome of the respective species (</w:t>
                  </w:r>
                  <w:r w:rsidR="00B85407"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not shown</w:t>
                  </w:r>
                  <w:r w:rsidR="004F0EC4" w:rsidRPr="007F2FEA">
                    <w:rPr>
                      <w:rFonts w:ascii="Times New Roman" w:hAnsi="Times New Roman" w:cs="Times New Roman"/>
                      <w:sz w:val="22"/>
                      <w:szCs w:val="22"/>
                    </w:rPr>
                    <w:t>).</w:t>
                  </w:r>
                </w:p>
                <w:p w14:paraId="79916788" w14:textId="77777777" w:rsidR="009A7DDE" w:rsidRPr="007F2FEA" w:rsidRDefault="009A7DDE" w:rsidP="009A7DDE">
                  <w:pPr>
                    <w:rPr>
                      <w:rFonts w:ascii="Times New Roman" w:hAnsi="Times New Roman" w:cs="Times New Roman"/>
                      <w:color w:val="0000FF"/>
                      <w:sz w:val="22"/>
                      <w:szCs w:val="22"/>
                    </w:rPr>
                  </w:pPr>
                </w:p>
                <w:p w14:paraId="5FAF6B6B" w14:textId="77777777" w:rsidR="009A7DDE" w:rsidRPr="00723A95" w:rsidRDefault="009A7DDE" w:rsidP="009A7DDE">
                  <w:pPr>
                    <w:rPr>
                      <w:rFonts w:ascii="Times New Roman" w:hAnsi="Times New Roman" w:cs="Times New Roman"/>
                      <w:b/>
                      <w:color w:val="000000" w:themeColor="text1"/>
                      <w:sz w:val="22"/>
                      <w:szCs w:val="22"/>
                    </w:rPr>
                  </w:pPr>
                  <w:r w:rsidRPr="00723A95">
                    <w:rPr>
                      <w:rFonts w:ascii="Times New Roman" w:hAnsi="Times New Roman" w:cs="Times New Roman"/>
                      <w:b/>
                      <w:color w:val="000000" w:themeColor="text1"/>
                      <w:sz w:val="22"/>
                      <w:szCs w:val="22"/>
                    </w:rPr>
                    <w:t>Etymology of newly proposed genus and family names:</w:t>
                  </w:r>
                </w:p>
                <w:p w14:paraId="37428936" w14:textId="77777777" w:rsidR="004D4A98" w:rsidRPr="007F2FEA" w:rsidRDefault="004D4A98" w:rsidP="004D4A98">
                  <w:pPr>
                    <w:numPr>
                      <w:ilvl w:val="0"/>
                      <w:numId w:val="3"/>
                    </w:numPr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Arti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: derived from 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ar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thropod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o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ti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viru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aaGFpPC9BdXRob3I+PFllYXI+MjAxMDwvWWVhcj48UmVj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aaGFpPC9BdXRob3I+PFllYXI+MjAxMDwvWWVhcj48UmVj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Zhai et al., 2010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54BA281C" w14:textId="77777777" w:rsidR="004D4A98" w:rsidRPr="007F2FEA" w:rsidRDefault="004D4A98" w:rsidP="004D4A98">
                  <w:pPr>
                    <w:pStyle w:val="ListParagraph"/>
                    <w:numPr>
                      <w:ilvl w:val="0"/>
                      <w:numId w:val="3"/>
                    </w:numPr>
                    <w:ind w:leftChars="0"/>
                    <w:rPr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Botybirnaviridae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: originated from the host of the exemplar virus, 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Bot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</w:rPr>
                    <w:t>r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y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tis </w:t>
                  </w:r>
                  <w:proofErr w:type="spellStart"/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</w:rPr>
                    <w:t>porri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; and its 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bi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partite ds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RNA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genome 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Wu&lt;/Author&gt;&lt;Year&gt;2013 &lt;/Year&gt;&lt;RecNum&gt;1212&lt;/RecNum&gt;&lt;DisplayText&gt;(Wu and Li, 2013 )&lt;/DisplayText&gt;&lt;record&gt;&lt;rec-number&gt;1212&lt;/rec-number&gt;&lt;foreign-keys&gt;&lt;key app="EN" db-id="zaxvzaptapr5s0etdenps2rbraerpv9waedd" timestamp="1395370717"&gt;1212&lt;/key&gt;&lt;/foreign-keys&gt;&lt;ref-type name="Journal Article"&gt;17&lt;/ref-type&gt;&lt;contributors&gt;&lt;authors&gt;&lt;author&gt;Wu, M. D. &lt;/author&gt;&lt;author&gt;Li, G. Q. &lt;/author&gt;&lt;/authors&gt;&lt;/contributors&gt;&lt;titles&gt;&lt;title&gt;A new mycovirus species, Botrytis porri botybirnavirus 1, in a new family, Botybirnaviridae. &lt;/title&gt;&lt;secondary-title&gt;Taxonomy Proposals. International Committee on Taxonomy of Viruses&lt;/secondary-title&gt;&lt;/titles&gt;&lt;periodical&gt;&lt;full-title&gt;Taxonomy Proposals. International Committee on Taxonomy of Viruses&lt;/full-title&gt;&lt;/periodical&gt;&lt;pages&gt;https://ictv.global/filebrowser/download/5881&lt;/pages&gt;&lt;dates&gt;&lt;year&gt;2013 &lt;/year&gt;&lt;/dates&gt;&lt;urls&gt;&lt;/urls&gt;&lt;/record&gt;&lt;/Cite&gt;&lt;/EndNote&gt;</w:instrTex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noProof/>
                      <w:color w:val="000000" w:themeColor="text1"/>
                      <w:sz w:val="22"/>
                      <w:szCs w:val="22"/>
                    </w:rPr>
                    <w:t>(Wu and Li, 2013)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fldChar w:fldCharType="end"/>
                  </w:r>
                </w:p>
                <w:p w14:paraId="2FC24309" w14:textId="77777777" w:rsidR="004D4A98" w:rsidRPr="007F2FEA" w:rsidRDefault="004D4A98" w:rsidP="004D4A98">
                  <w:pPr>
                    <w:pStyle w:val="ListParagraph"/>
                    <w:numPr>
                      <w:ilvl w:val="0"/>
                      <w:numId w:val="3"/>
                    </w:numPr>
                    <w:ind w:leftChars="0"/>
                    <w:rPr>
                      <w:i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Fusagraviridae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: Host of the first reported virus,</w:t>
                  </w:r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i/>
                      <w:color w:val="000000" w:themeColor="text1"/>
                      <w:sz w:val="22"/>
                      <w:szCs w:val="22"/>
                      <w:u w:val="single"/>
                    </w:rPr>
                    <w:t>Fusa</w:t>
                  </w:r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 xml:space="preserve">rium </w:t>
                  </w:r>
                  <w:proofErr w:type="spellStart"/>
                  <w:r w:rsidRPr="007F2FEA">
                    <w:rPr>
                      <w:i/>
                      <w:color w:val="000000" w:themeColor="text1"/>
                      <w:sz w:val="22"/>
                      <w:szCs w:val="22"/>
                      <w:u w:val="single"/>
                    </w:rPr>
                    <w:t>gra</w:t>
                  </w:r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>minearum</w:t>
                  </w:r>
                  <w:proofErr w:type="spellEnd"/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jAxNjwvWWVhcj48UmVj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</w:fldData>
                    </w:fldChar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XYW5nPC9BdXRob3I+PFllYXI+MjAxNjwvWWVhcj48UmVj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</w:fldData>
                    </w:fldChar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iCs/>
                      <w:noProof/>
                      <w:color w:val="000000" w:themeColor="text1"/>
                      <w:sz w:val="22"/>
                      <w:szCs w:val="22"/>
                    </w:rPr>
                    <w:t>(Wang et al., 2016)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031EC1DE" w14:textId="77777777" w:rsidR="004D4A98" w:rsidRPr="007F2FEA" w:rsidRDefault="004D4A98" w:rsidP="004D4A98">
                  <w:pPr>
                    <w:pStyle w:val="ListParagraph"/>
                    <w:numPr>
                      <w:ilvl w:val="0"/>
                      <w:numId w:val="3"/>
                    </w:numPr>
                    <w:ind w:leftChars="0"/>
                    <w:rPr>
                      <w:iCs/>
                      <w:color w:val="000000" w:themeColor="text1"/>
                      <w:sz w:val="22"/>
                      <w:szCs w:val="22"/>
                      <w:u w:val="single"/>
                    </w:rPr>
                  </w:pP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Giardiaviridae</w:t>
                  </w:r>
                  <w:proofErr w:type="spellEnd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 xml:space="preserve">: 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derived from t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 xml:space="preserve">he 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host of the exemplar virus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Giardia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lamblia 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fldChar w:fldCharType="begin"/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instrText xml:space="preserve"> ADDIN EN.CITE &lt;EndNote&gt;&lt;Cite&gt;&lt;Author&gt;Wickner&lt;/Author&gt;&lt;Year&gt;2011&lt;/Year&gt;&lt;RecNum&gt;1018&lt;/RecNum&gt;&lt;DisplayText&gt;(Wickner et al., 2011)&lt;/DisplayText&gt;&lt;record&gt;&lt;rec-number&gt;1018&lt;/rec-number&gt;&lt;foreign-keys&gt;&lt;key app="EN" db-id="zaxvzaptapr5s0etdenps2rbraerpv9waedd" timestamp="1355272636"&gt;1018&lt;/key&gt;&lt;/foreign-keys&gt;&lt;ref-type name="Book Section"&gt;5&lt;/ref-type&gt;&lt;contributors&gt;&lt;authors&gt;&lt;author&gt;Wickner, R. B.&lt;/author&gt;&lt;author&gt;Ghabrial, S. A.&lt;/author&gt;&lt;author&gt;Nibert, M. L.&lt;/author&gt;&lt;author&gt;Patterson, J. L.&lt;/author&gt;&lt;author&gt;Wang, C. C.&lt;/author&gt;&lt;/authors&gt;&lt;secondary-authors&gt;&lt;author&gt;King, A. M. Q.&lt;/author&gt;&lt;author&gt;Adams, M. J.&lt;/author&gt;&lt;author&gt;Carstens, E. B.&lt;/author&gt;&lt;author&gt;Lefkowits, E. J.&lt;/author&gt;&lt;/secondary-authors&gt;&lt;/contributors&gt;&lt;titles&gt;&lt;title&gt;&lt;style face="normal" font="default" size="100%"&gt;Family &lt;/style&gt;&lt;style face="italic" font="default" size="100%"&gt;Totiviridae&lt;/style&gt;&lt;/title&gt;&lt;secondary-title&gt;Virus Taxonomy: Ninth Report of the International Committee for the Taxonomy of Viruses&lt;/secondary-title&gt;&lt;/titles&gt;&lt;pages&gt;639-650&lt;/pages&gt;&lt;dates&gt;&lt;year&gt;2011&lt;/year&gt;&lt;/dates&gt;&lt;pub-location&gt;New York&lt;/pub-location&gt;&lt;publisher&gt;Elsevier, Academic Press&lt;/publisher&gt;&lt;urls&gt;&lt;/urls&gt;&lt;/record&gt;&lt;/Cite&gt;&lt;/EndNote&gt;</w:instrTex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noProof/>
                      <w:color w:val="000000" w:themeColor="text1"/>
                      <w:sz w:val="22"/>
                      <w:szCs w:val="22"/>
                    </w:rPr>
                    <w:t>(Wickner et al., 2011)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fldChar w:fldCharType="end"/>
                  </w:r>
                </w:p>
                <w:p w14:paraId="3E2FC2E1" w14:textId="77777777" w:rsidR="004D4A98" w:rsidRPr="007F2FEA" w:rsidRDefault="004D4A98" w:rsidP="004D4A98">
                  <w:pPr>
                    <w:numPr>
                      <w:ilvl w:val="0"/>
                      <w:numId w:val="3"/>
                    </w:numPr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Inse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: derived from 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inse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ct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oti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-like virus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aaGFuZzwvQXV0aG9yPjxZZWFyPjIwMTg8L1llYXI+PFJl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aaGFuZzwvQXV0aG9yPjxZZWFyPjIwMTg8L1llYXI+PFJl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Zhang et al., 2018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3C23AB29" w14:textId="77777777" w:rsidR="004D4A98" w:rsidRPr="007F2FEA" w:rsidRDefault="004D4A98" w:rsidP="004D4A98">
                  <w:pPr>
                    <w:pStyle w:val="ListParagraph"/>
                    <w:numPr>
                      <w:ilvl w:val="0"/>
                      <w:numId w:val="3"/>
                    </w:numPr>
                    <w:ind w:leftChars="0"/>
                    <w:rPr>
                      <w:i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Lebotiviridae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: First reported virus,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i/>
                      <w:color w:val="000000" w:themeColor="text1"/>
                      <w:sz w:val="22"/>
                      <w:szCs w:val="22"/>
                      <w:u w:val="single"/>
                    </w:rPr>
                    <w:t>Le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ptopilina</w:t>
                  </w:r>
                  <w:proofErr w:type="spellEnd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i/>
                      <w:color w:val="000000" w:themeColor="text1"/>
                      <w:sz w:val="22"/>
                      <w:szCs w:val="22"/>
                      <w:u w:val="single"/>
                    </w:rPr>
                    <w:t>bo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ulardi</w:t>
                  </w:r>
                  <w:proofErr w:type="spellEnd"/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to</w:t>
                  </w:r>
                  <w:r w:rsidRPr="007F2FEA">
                    <w:rPr>
                      <w:i/>
                      <w:color w:val="000000" w:themeColor="text1"/>
                      <w:sz w:val="22"/>
                      <w:szCs w:val="22"/>
                      <w:u w:val="single"/>
                    </w:rPr>
                    <w:t>ti</w:t>
                  </w:r>
                  <w:proofErr w:type="spellEnd"/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>-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like virus.</w:t>
                  </w:r>
                </w:p>
                <w:p w14:paraId="129CD36E" w14:textId="77777777" w:rsidR="009A7DDE" w:rsidRPr="007F2FEA" w:rsidRDefault="009A7DDE" w:rsidP="009A7DDE">
                  <w:pPr>
                    <w:numPr>
                      <w:ilvl w:val="0"/>
                      <w:numId w:val="3"/>
                    </w:numPr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Megatoti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: derived from the much larger (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mega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 genome size of members than that of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toti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viruses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BcmpvbmEtTG9wZXo8L0F1dGhvcj48WWVhcj4yMDE4PC9Z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BcmpvbmEtTG9wZXo8L0F1dGhvcj48WWVhcj4yMDE4PC9Z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Arjona-Lopez et al., 2018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</w:p>
                <w:p w14:paraId="15A76F72" w14:textId="77777777" w:rsidR="004D4A98" w:rsidRPr="007F2FEA" w:rsidRDefault="004D4A98" w:rsidP="004D4A98">
                  <w:pPr>
                    <w:pStyle w:val="ListParagraph"/>
                    <w:numPr>
                      <w:ilvl w:val="0"/>
                      <w:numId w:val="3"/>
                    </w:numPr>
                    <w:ind w:leftChars="0"/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</w:pP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Monocitiviridae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: derived from </w:t>
                  </w:r>
                  <w:proofErr w:type="spellStart"/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monoci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stronic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to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ti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-like viruses.</w:t>
                  </w:r>
                </w:p>
                <w:p w14:paraId="2A750452" w14:textId="77777777" w:rsidR="004D4A98" w:rsidRPr="007F2FEA" w:rsidRDefault="004D4A98" w:rsidP="004D4A98">
                  <w:pPr>
                    <w:pStyle w:val="ListParagraph"/>
                    <w:numPr>
                      <w:ilvl w:val="0"/>
                      <w:numId w:val="3"/>
                    </w:numPr>
                    <w:ind w:leftChars="0"/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</w:pP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Ootiviridae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: derived from </w:t>
                  </w:r>
                  <w:proofErr w:type="spellStart"/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oo</w:t>
                  </w:r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mycetous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to</w:t>
                  </w:r>
                  <w:r w:rsidRPr="007F2FEA">
                    <w:rPr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ti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-like virus.</w:t>
                  </w:r>
                </w:p>
                <w:p w14:paraId="1D4014A7" w14:textId="77777777" w:rsidR="004D4A98" w:rsidRPr="007F2FEA" w:rsidRDefault="004D4A98" w:rsidP="004D4A98">
                  <w:pPr>
                    <w:pStyle w:val="ListParagraph"/>
                    <w:numPr>
                      <w:ilvl w:val="0"/>
                      <w:numId w:val="3"/>
                    </w:numPr>
                    <w:ind w:leftChars="0"/>
                    <w:rPr>
                      <w:i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Phlegiviridae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: derived from the host of the first reported virus,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i/>
                      <w:color w:val="000000" w:themeColor="text1"/>
                      <w:sz w:val="22"/>
                      <w:szCs w:val="22"/>
                      <w:u w:val="single"/>
                    </w:rPr>
                    <w:t>Phle</w:t>
                  </w:r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>biopsis</w:t>
                  </w:r>
                  <w:proofErr w:type="spellEnd"/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i/>
                      <w:color w:val="000000" w:themeColor="text1"/>
                      <w:sz w:val="22"/>
                      <w:szCs w:val="22"/>
                      <w:u w:val="single"/>
                    </w:rPr>
                    <w:t>gi</w:t>
                  </w:r>
                  <w:r w:rsidRPr="007F2FEA">
                    <w:rPr>
                      <w:i/>
                      <w:color w:val="000000" w:themeColor="text1"/>
                      <w:sz w:val="22"/>
                      <w:szCs w:val="22"/>
                    </w:rPr>
                    <w:t xml:space="preserve">gantea 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QZXRyemlrPC9BdXRob3I+PFllYXI+MjAxNjwvWWVhcj48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=
</w:fldData>
                    </w:fldChar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QZXRyemlrPC9BdXRob3I+PFllYXI+MjAxNjwvWWVhcj48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=
</w:fldData>
                    </w:fldChar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iCs/>
                      <w:noProof/>
                      <w:color w:val="000000" w:themeColor="text1"/>
                      <w:sz w:val="22"/>
                      <w:szCs w:val="22"/>
                    </w:rPr>
                    <w:t>(Petrzik et al., 2016)</w:t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2567E846" w14:textId="77777777" w:rsidR="009A7DDE" w:rsidRPr="007F2FEA" w:rsidRDefault="009A7DDE" w:rsidP="009A7DDE">
                  <w:pPr>
                    <w:numPr>
                      <w:ilvl w:val="0"/>
                      <w:numId w:val="3"/>
                    </w:numPr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Pistol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: derived from 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pis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cine 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t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</w:rPr>
                    <w:t>o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ti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-</w:t>
                  </w:r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l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ike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YW5kbHVuZDwvQXV0aG9yPjxZZWFyPjIwMjE8L1llYXI+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YW5kbHVuZDwvQXV0aG9yPjxZZWFyPjIwMjE8L1llYXI+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Sandlund et al., 2021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698FB7BD" w14:textId="77777777" w:rsidR="004D4A98" w:rsidRPr="007F2FEA" w:rsidRDefault="004D4A98" w:rsidP="004D4A98">
                  <w:pPr>
                    <w:pStyle w:val="ListParagraph"/>
                    <w:numPr>
                      <w:ilvl w:val="0"/>
                      <w:numId w:val="3"/>
                    </w:numPr>
                    <w:ind w:leftChars="0"/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iCs/>
                      <w:color w:val="000000" w:themeColor="text1"/>
                      <w:sz w:val="22"/>
                      <w:szCs w:val="22"/>
                    </w:rPr>
                    <w:t>Spiciviridae</w:t>
                  </w:r>
                  <w:proofErr w:type="spellEnd"/>
                  <w:r w:rsidRPr="007F2FEA">
                    <w:rPr>
                      <w:color w:val="000000" w:themeColor="text1"/>
                      <w:sz w:val="22"/>
                      <w:szCs w:val="22"/>
                    </w:rPr>
                    <w:t>: derived from the host of the first reported viruses</w:t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t xml:space="preserve">, </w:t>
                  </w:r>
                  <w:proofErr w:type="spellStart"/>
                  <w:r w:rsidRPr="007F2FEA">
                    <w:rPr>
                      <w:rFonts w:eastAsia="Yu Gothic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Spi</w:t>
                  </w:r>
                  <w:r w:rsidRPr="007F2FEA">
                    <w:rPr>
                      <w:rFonts w:eastAsia="Yu Gothic"/>
                      <w:i/>
                      <w:iCs/>
                      <w:color w:val="000000" w:themeColor="text1"/>
                      <w:sz w:val="22"/>
                      <w:szCs w:val="22"/>
                    </w:rPr>
                    <w:t>ssistilus</w:t>
                  </w:r>
                  <w:proofErr w:type="spellEnd"/>
                  <w:r w:rsidRPr="007F2FEA">
                    <w:rPr>
                      <w:rFonts w:eastAsia="Yu Gothic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eastAsia="Yu Gothic"/>
                      <w:i/>
                      <w:iCs/>
                      <w:color w:val="000000" w:themeColor="text1"/>
                      <w:sz w:val="22"/>
                      <w:szCs w:val="22"/>
                    </w:rPr>
                    <w:t>festinus</w:t>
                  </w:r>
                  <w:proofErr w:type="spellEnd"/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t xml:space="preserve"> and </w:t>
                  </w:r>
                  <w:proofErr w:type="spellStart"/>
                  <w:r w:rsidRPr="007F2FEA">
                    <w:rPr>
                      <w:rFonts w:eastAsia="Yu Gothic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Ci</w:t>
                  </w:r>
                  <w:r w:rsidRPr="007F2FEA">
                    <w:rPr>
                      <w:rFonts w:eastAsia="Yu Gothic"/>
                      <w:i/>
                      <w:iCs/>
                      <w:color w:val="000000" w:themeColor="text1"/>
                      <w:sz w:val="22"/>
                      <w:szCs w:val="22"/>
                    </w:rPr>
                    <w:t>rculifer</w:t>
                  </w:r>
                  <w:proofErr w:type="spellEnd"/>
                  <w:r w:rsidRPr="007F2FEA">
                    <w:rPr>
                      <w:rFonts w:eastAsia="Yu Gothic"/>
                      <w:i/>
                      <w:iCs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proofErr w:type="spellStart"/>
                  <w:r w:rsidRPr="007F2FEA">
                    <w:rPr>
                      <w:rFonts w:eastAsia="Yu Gothic"/>
                      <w:i/>
                      <w:iCs/>
                      <w:color w:val="000000" w:themeColor="text1"/>
                      <w:sz w:val="22"/>
                      <w:szCs w:val="22"/>
                    </w:rPr>
                    <w:t>tenellus</w:t>
                  </w:r>
                  <w:proofErr w:type="spellEnd"/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t xml:space="preserve"> </w:t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cGVhcjwvQXV0aG9yPjxZZWFyPjIwMTA8L1llYXI+PFJl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</w:fldData>
                    </w:fldChar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TcGVhcjwvQXV0aG9yPjxZZWFyPjIwMTA8L1llYXI+PFJl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</w:fldData>
                    </w:fldChar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eastAsia="Yu Gothic"/>
                      <w:noProof/>
                      <w:color w:val="000000" w:themeColor="text1"/>
                      <w:sz w:val="22"/>
                      <w:szCs w:val="22"/>
                    </w:rPr>
                    <w:t>(Spear et al., 2010)</w:t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eastAsia="Yu Gothic"/>
                      <w:color w:val="000000" w:themeColor="text1"/>
                      <w:sz w:val="22"/>
                      <w:szCs w:val="22"/>
                    </w:rPr>
                    <w:t>.</w:t>
                  </w:r>
                </w:p>
                <w:p w14:paraId="1E467995" w14:textId="77777777" w:rsidR="009A7DDE" w:rsidRPr="007F2FEA" w:rsidRDefault="009A7DDE" w:rsidP="009A7DDE">
                  <w:pPr>
                    <w:numPr>
                      <w:ilvl w:val="0"/>
                      <w:numId w:val="3"/>
                    </w:numPr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pPr>
                  <w:proofErr w:type="spellStart"/>
                  <w:r w:rsidRPr="007F2FEA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>Yadonushiviridae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iCs/>
                      <w:color w:val="000000" w:themeColor="text1"/>
                      <w:sz w:val="22"/>
                      <w:szCs w:val="22"/>
                    </w:rPr>
                    <w:t xml:space="preserve">: derived from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a Japanese word “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i/>
                      <w:iCs/>
                      <w:color w:val="000000" w:themeColor="text1"/>
                      <w:sz w:val="22"/>
                      <w:szCs w:val="22"/>
                      <w:u w:val="single"/>
                    </w:rPr>
                    <w:t>Yadonushi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” literally meaning owner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Nushi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) of a house to stay (</w:t>
                  </w:r>
                  <w:proofErr w:type="spellStart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>Yado</w:t>
                  </w:r>
                  <w:proofErr w:type="spellEnd"/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) 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IaXNhbm88L0F1dGhvcj48WWVhcj4yMDE4PC9ZZWFyPjxS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begin">
                      <w:fldData xml:space="preserve">PEVuZE5vdGU+PENpdGU+PEF1dGhvcj5IaXNhbm88L0F1dGhvcj48WWVhcj4yMDE4PC9ZZWFyPjxS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</w:fldData>
                    </w:fldCha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instrText xml:space="preserve"> ADDIN EN.CITE.DATA </w:instrTex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separate"/>
                  </w:r>
                  <w:r w:rsidRPr="007F2FEA">
                    <w:rPr>
                      <w:rFonts w:ascii="Times New Roman" w:hAnsi="Times New Roman" w:cs="Times New Roman"/>
                      <w:noProof/>
                      <w:color w:val="000000" w:themeColor="text1"/>
                      <w:sz w:val="22"/>
                      <w:szCs w:val="22"/>
                    </w:rPr>
                    <w:t>(Hisano et al., 2018)</w:t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fldChar w:fldCharType="end"/>
                  </w:r>
                  <w:r w:rsidRPr="007F2FEA">
                    <w:rPr>
                      <w:rFonts w:ascii="Times New Roman" w:hAnsi="Times New Roman" w:cs="Times New Roman"/>
                      <w:color w:val="000000" w:themeColor="text1"/>
                      <w:sz w:val="22"/>
                      <w:szCs w:val="22"/>
                    </w:rPr>
                    <w:t xml:space="preserve">. </w:t>
                  </w:r>
                </w:p>
                <w:p w14:paraId="65917C70" w14:textId="77777777" w:rsidR="00A174CC" w:rsidRDefault="00A174CC" w:rsidP="000B1CA5">
                  <w:pPr>
                    <w:pStyle w:val="ListParagraph"/>
                    <w:ind w:leftChars="0" w:left="720"/>
                    <w:rPr>
                      <w:rFonts w:ascii="Arial" w:hAnsi="Arial" w:cs="Arial"/>
                      <w:color w:val="0000FF"/>
                      <w:sz w:val="22"/>
                      <w:szCs w:val="22"/>
                    </w:rPr>
                  </w:pPr>
                </w:p>
              </w:tc>
            </w:tr>
          </w:tbl>
          <w:p w14:paraId="09E79DFD" w14:textId="77777777" w:rsidR="00A174CC" w:rsidRDefault="00A174CC">
            <w:pPr>
              <w:rPr>
                <w:rFonts w:ascii="Arial" w:hAnsi="Arial" w:cs="Arial"/>
                <w:color w:val="0000FF"/>
                <w:sz w:val="20"/>
              </w:rPr>
            </w:pPr>
          </w:p>
        </w:tc>
      </w:tr>
    </w:tbl>
    <w:p w14:paraId="0B08F0D2" w14:textId="77777777" w:rsidR="00620282" w:rsidRDefault="00620282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5B424615" w14:textId="77777777" w:rsidR="00620282" w:rsidRDefault="00620282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</w:p>
    <w:p w14:paraId="6B5315D2" w14:textId="710B582A" w:rsidR="00A174CC" w:rsidRDefault="008815EE">
      <w:pPr>
        <w:pStyle w:val="BodyTextIndent"/>
        <w:spacing w:before="120" w:after="120"/>
        <w:ind w:left="0" w:firstLine="0"/>
        <w:rPr>
          <w:rFonts w:ascii="Arial" w:hAnsi="Arial" w:cs="Arial"/>
          <w:b/>
          <w:color w:val="000000"/>
          <w:szCs w:val="24"/>
        </w:rPr>
      </w:pPr>
      <w:r>
        <w:rPr>
          <w:rFonts w:ascii="Arial" w:hAnsi="Arial" w:cs="Arial"/>
          <w:b/>
          <w:color w:val="000000"/>
          <w:szCs w:val="24"/>
        </w:rPr>
        <w:t>Supporting evidence</w:t>
      </w:r>
    </w:p>
    <w:p w14:paraId="25FBA980" w14:textId="4DD6C506" w:rsidR="006D059B" w:rsidRDefault="00620282" w:rsidP="00A770D7">
      <w:pPr>
        <w:pStyle w:val="BodyTextIndent"/>
        <w:ind w:left="0" w:firstLine="0"/>
        <w:rPr>
          <w:rFonts w:ascii="Arial" w:hAnsi="Arial"/>
          <w:color w:val="0000FF"/>
          <w:sz w:val="20"/>
        </w:rPr>
      </w:pPr>
      <w:r w:rsidRPr="00D12902">
        <w:rPr>
          <w:rFonts w:ascii="Arial" w:hAnsi="Arial"/>
          <w:noProof/>
          <w:color w:val="0000FF"/>
          <w:sz w:val="20"/>
        </w:rPr>
        <w:lastRenderedPageBreak/>
        <w:drawing>
          <wp:anchor distT="0" distB="0" distL="114300" distR="114300" simplePos="0" relativeHeight="251692032" behindDoc="0" locked="0" layoutInCell="1" allowOverlap="1" wp14:anchorId="5811B766" wp14:editId="57BD2282">
            <wp:simplePos x="0" y="0"/>
            <wp:positionH relativeFrom="margin">
              <wp:posOffset>-210136</wp:posOffset>
            </wp:positionH>
            <wp:positionV relativeFrom="paragraph">
              <wp:posOffset>169691</wp:posOffset>
            </wp:positionV>
            <wp:extent cx="6525260" cy="4249420"/>
            <wp:effectExtent l="0" t="0" r="2540" b="5080"/>
            <wp:wrapSquare wrapText="bothSides"/>
            <wp:docPr id="5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25260" cy="42494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D1BFAA2" w14:textId="4804C527" w:rsidR="006D059B" w:rsidRDefault="006D059B" w:rsidP="006D059B">
      <w:pPr>
        <w:pStyle w:val="BodyTextIndent"/>
        <w:ind w:left="0" w:firstLine="0"/>
        <w:rPr>
          <w:rFonts w:ascii="Arial" w:hAnsi="Arial"/>
          <w:color w:val="0000FF"/>
          <w:sz w:val="20"/>
        </w:rPr>
      </w:pPr>
    </w:p>
    <w:p w14:paraId="42E33CED" w14:textId="761C9F17" w:rsidR="00620282" w:rsidRDefault="00620282" w:rsidP="00620282">
      <w:pPr>
        <w:pStyle w:val="NormalWeb"/>
        <w:shd w:val="clear" w:color="auto" w:fill="FFFFFF"/>
        <w:spacing w:beforeLines="50" w:before="120" w:beforeAutospacing="0" w:after="0" w:afterAutospacing="0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F</w:t>
      </w:r>
      <w:r w:rsidR="00AE2E57" w:rsidRPr="006026B3">
        <w:rPr>
          <w:rFonts w:ascii="Arial" w:hAnsi="Arial" w:cs="Arial"/>
          <w:sz w:val="20"/>
          <w:szCs w:val="20"/>
        </w:rPr>
        <w:t xml:space="preserve">ig. 1. </w:t>
      </w:r>
      <w:r w:rsidR="0025678F" w:rsidRPr="006026B3">
        <w:rPr>
          <w:rFonts w:ascii="Arial" w:hAnsi="Arial" w:cs="Arial"/>
          <w:sz w:val="20"/>
          <w:szCs w:val="20"/>
        </w:rPr>
        <w:t xml:space="preserve">Summary of </w:t>
      </w:r>
      <w:r>
        <w:rPr>
          <w:rFonts w:ascii="Arial" w:hAnsi="Arial" w:cs="Arial"/>
          <w:sz w:val="20"/>
          <w:szCs w:val="20"/>
        </w:rPr>
        <w:t>t</w:t>
      </w:r>
      <w:r w:rsidR="00AE2E57" w:rsidRPr="006026B3">
        <w:rPr>
          <w:rFonts w:ascii="Arial" w:hAnsi="Arial" w:cs="Arial"/>
          <w:sz w:val="20"/>
          <w:szCs w:val="20"/>
        </w:rPr>
        <w:t xml:space="preserve">axonomic reorganization of the order </w:t>
      </w:r>
      <w:proofErr w:type="spellStart"/>
      <w:r w:rsidR="00AE2E57" w:rsidRPr="006026B3">
        <w:rPr>
          <w:rFonts w:ascii="Arial" w:hAnsi="Arial" w:cs="Arial"/>
          <w:i/>
          <w:iCs/>
          <w:sz w:val="20"/>
          <w:szCs w:val="20"/>
        </w:rPr>
        <w:t>Ghabrivirales</w:t>
      </w:r>
      <w:proofErr w:type="spellEnd"/>
      <w:r w:rsidR="00AE2E57" w:rsidRPr="006026B3">
        <w:rPr>
          <w:rFonts w:ascii="Arial" w:hAnsi="Arial" w:cs="Arial"/>
          <w:i/>
          <w:iCs/>
          <w:sz w:val="20"/>
          <w:szCs w:val="20"/>
        </w:rPr>
        <w:t xml:space="preserve">. </w:t>
      </w:r>
      <w:r w:rsidR="00AE2E57" w:rsidRPr="006026B3">
        <w:rPr>
          <w:rFonts w:ascii="Arial" w:hAnsi="Arial" w:cs="Arial"/>
          <w:sz w:val="20"/>
          <w:szCs w:val="20"/>
        </w:rPr>
        <w:t xml:space="preserve">The reorganized taxa are shown in the left </w:t>
      </w:r>
      <w:r w:rsidR="006D059B" w:rsidRPr="006026B3">
        <w:rPr>
          <w:rFonts w:ascii="Arial" w:hAnsi="Arial" w:cs="Arial"/>
          <w:sz w:val="20"/>
          <w:szCs w:val="20"/>
        </w:rPr>
        <w:t>five</w:t>
      </w:r>
      <w:r w:rsidR="00AE2E57" w:rsidRPr="006026B3">
        <w:rPr>
          <w:rFonts w:ascii="Arial" w:hAnsi="Arial" w:cs="Arial"/>
          <w:sz w:val="20"/>
          <w:szCs w:val="20"/>
        </w:rPr>
        <w:t xml:space="preserve"> columns, while the corresponding former taxa are shown in each row of the </w:t>
      </w:r>
      <w:r w:rsidR="006D059B" w:rsidRPr="006026B3">
        <w:rPr>
          <w:rFonts w:ascii="Arial" w:hAnsi="Arial" w:cs="Arial"/>
          <w:sz w:val="20"/>
          <w:szCs w:val="20"/>
        </w:rPr>
        <w:t>right</w:t>
      </w:r>
      <w:r w:rsidR="00AE2E57" w:rsidRPr="006026B3">
        <w:rPr>
          <w:rFonts w:ascii="Arial" w:hAnsi="Arial" w:cs="Arial"/>
          <w:sz w:val="20"/>
          <w:szCs w:val="20"/>
        </w:rPr>
        <w:t xml:space="preserve"> f</w:t>
      </w:r>
      <w:r w:rsidR="006D059B" w:rsidRPr="006026B3">
        <w:rPr>
          <w:rFonts w:ascii="Arial" w:hAnsi="Arial" w:cs="Arial"/>
          <w:sz w:val="20"/>
          <w:szCs w:val="20"/>
        </w:rPr>
        <w:t>ive</w:t>
      </w:r>
      <w:r w:rsidR="00AE2E57" w:rsidRPr="006026B3">
        <w:rPr>
          <w:rFonts w:ascii="Arial" w:hAnsi="Arial" w:cs="Arial"/>
          <w:sz w:val="20"/>
          <w:szCs w:val="20"/>
        </w:rPr>
        <w:t xml:space="preserve"> columns. </w:t>
      </w:r>
      <w:r w:rsidR="007428E9" w:rsidRPr="006026B3">
        <w:rPr>
          <w:rFonts w:ascii="Arial" w:hAnsi="Arial" w:cs="Arial"/>
          <w:sz w:val="20"/>
          <w:szCs w:val="20"/>
        </w:rPr>
        <w:t>The abbreviations in parentheses mean creation (C) of new taxa and move (M)</w:t>
      </w:r>
      <w:r w:rsidR="003F2D76" w:rsidRPr="006026B3">
        <w:rPr>
          <w:rFonts w:ascii="Arial" w:hAnsi="Arial" w:cs="Arial"/>
          <w:sz w:val="20"/>
          <w:szCs w:val="20"/>
        </w:rPr>
        <w:t xml:space="preserve"> or </w:t>
      </w:r>
      <w:r w:rsidR="007428E9" w:rsidRPr="006026B3">
        <w:rPr>
          <w:rFonts w:ascii="Arial" w:hAnsi="Arial" w:cs="Arial"/>
          <w:sz w:val="20"/>
          <w:szCs w:val="20"/>
        </w:rPr>
        <w:t>rename (R) of existing taxa.</w:t>
      </w:r>
      <w:r w:rsidR="006D059B" w:rsidRPr="006026B3">
        <w:rPr>
          <w:rFonts w:ascii="Arial" w:hAnsi="Arial" w:cs="Arial"/>
          <w:sz w:val="20"/>
          <w:szCs w:val="20"/>
        </w:rPr>
        <w:t xml:space="preserve"> Renamed or created taxa are highlighted and bolded.</w:t>
      </w:r>
      <w:r w:rsidR="0025678F" w:rsidRPr="006026B3">
        <w:rPr>
          <w:rFonts w:ascii="Arial" w:hAnsi="Arial" w:cs="Arial"/>
          <w:sz w:val="20"/>
          <w:szCs w:val="20"/>
        </w:rPr>
        <w:t xml:space="preserve"> </w:t>
      </w:r>
      <w:r w:rsidR="00C1410A" w:rsidRPr="006026B3">
        <w:rPr>
          <w:rFonts w:ascii="Arial" w:hAnsi="Arial" w:cs="Arial"/>
          <w:sz w:val="20"/>
          <w:szCs w:val="20"/>
        </w:rPr>
        <w:t>The renaming and creation</w:t>
      </w:r>
      <w:r>
        <w:rPr>
          <w:rFonts w:ascii="Arial" w:hAnsi="Arial" w:cs="Arial"/>
          <w:sz w:val="20"/>
          <w:szCs w:val="20"/>
        </w:rPr>
        <w:t xml:space="preserve"> </w:t>
      </w:r>
      <w:r w:rsidR="00C1410A" w:rsidRPr="006026B3">
        <w:rPr>
          <w:rFonts w:ascii="Arial" w:hAnsi="Arial" w:cs="Arial"/>
          <w:sz w:val="20"/>
          <w:szCs w:val="20"/>
        </w:rPr>
        <w:t>of s</w:t>
      </w:r>
      <w:r w:rsidR="0025678F" w:rsidRPr="006026B3">
        <w:rPr>
          <w:rFonts w:ascii="Arial" w:hAnsi="Arial" w:cs="Arial"/>
          <w:sz w:val="20"/>
          <w:szCs w:val="20"/>
        </w:rPr>
        <w:t xml:space="preserve">pecies in the genus </w:t>
      </w:r>
      <w:proofErr w:type="spellStart"/>
      <w:r w:rsidR="0025678F" w:rsidRPr="006026B3">
        <w:rPr>
          <w:rFonts w:ascii="Arial" w:hAnsi="Arial" w:cs="Arial"/>
          <w:i/>
          <w:iCs/>
          <w:sz w:val="20"/>
          <w:szCs w:val="20"/>
        </w:rPr>
        <w:t>Trichomonasvirus</w:t>
      </w:r>
      <w:proofErr w:type="spellEnd"/>
      <w:r w:rsidR="0025678F" w:rsidRPr="006026B3">
        <w:rPr>
          <w:rFonts w:ascii="Arial" w:hAnsi="Arial" w:cs="Arial"/>
          <w:sz w:val="20"/>
          <w:szCs w:val="20"/>
        </w:rPr>
        <w:t xml:space="preserve"> are </w:t>
      </w:r>
      <w:r w:rsidR="00C1410A" w:rsidRPr="006026B3">
        <w:rPr>
          <w:rFonts w:ascii="Arial" w:hAnsi="Arial" w:cs="Arial"/>
          <w:sz w:val="20"/>
          <w:szCs w:val="20"/>
        </w:rPr>
        <w:t>proposed</w:t>
      </w:r>
      <w:r w:rsidR="0025678F" w:rsidRPr="006026B3">
        <w:rPr>
          <w:rFonts w:ascii="Arial" w:hAnsi="Arial" w:cs="Arial"/>
          <w:sz w:val="20"/>
          <w:szCs w:val="20"/>
        </w:rPr>
        <w:t xml:space="preserve"> i</w:t>
      </w:r>
      <w:r w:rsidR="00A52D75" w:rsidRPr="006026B3">
        <w:rPr>
          <w:rFonts w:ascii="Arial" w:hAnsi="Arial" w:cs="Arial"/>
          <w:sz w:val="20"/>
          <w:szCs w:val="20"/>
        </w:rPr>
        <w:t>n</w:t>
      </w:r>
      <w:r w:rsidR="0025678F" w:rsidRPr="006026B3">
        <w:rPr>
          <w:rFonts w:ascii="Arial" w:hAnsi="Arial" w:cs="Arial"/>
          <w:sz w:val="20"/>
          <w:szCs w:val="20"/>
        </w:rPr>
        <w:t xml:space="preserve"> </w:t>
      </w:r>
      <w:r w:rsidR="00C1410A" w:rsidRPr="006026B3">
        <w:rPr>
          <w:rFonts w:ascii="Arial" w:hAnsi="Arial" w:cs="Arial"/>
          <w:sz w:val="20"/>
          <w:szCs w:val="20"/>
        </w:rPr>
        <w:t>a separate</w:t>
      </w:r>
      <w:r w:rsidR="00A52D75" w:rsidRPr="006026B3">
        <w:rPr>
          <w:rFonts w:ascii="Arial" w:hAnsi="Arial" w:cs="Arial"/>
          <w:sz w:val="20"/>
          <w:szCs w:val="20"/>
        </w:rPr>
        <w:t xml:space="preserve"> proposal</w:t>
      </w:r>
      <w:r w:rsidR="0025678F" w:rsidRPr="006026B3">
        <w:rPr>
          <w:rFonts w:ascii="Arial" w:hAnsi="Arial" w:cs="Arial"/>
          <w:sz w:val="20"/>
          <w:szCs w:val="20"/>
        </w:rPr>
        <w:t>.</w:t>
      </w:r>
    </w:p>
    <w:p w14:paraId="6F6B8726" w14:textId="77777777" w:rsidR="00620282" w:rsidRDefault="00620282" w:rsidP="00620282">
      <w:pPr>
        <w:pStyle w:val="NormalWeb"/>
        <w:shd w:val="clear" w:color="auto" w:fill="FFFFFF"/>
        <w:spacing w:beforeLines="50" w:before="120" w:beforeAutospacing="0" w:after="0" w:afterAutospacing="0"/>
        <w:jc w:val="both"/>
        <w:rPr>
          <w:rFonts w:ascii="Arial" w:hAnsi="Arial" w:cs="Arial"/>
          <w:sz w:val="20"/>
          <w:szCs w:val="20"/>
        </w:rPr>
      </w:pPr>
    </w:p>
    <w:p w14:paraId="49AFFD46" w14:textId="77777777" w:rsidR="00620282" w:rsidRDefault="00620282" w:rsidP="00620282">
      <w:pPr>
        <w:pStyle w:val="NormalWeb"/>
        <w:shd w:val="clear" w:color="auto" w:fill="FFFFFF"/>
        <w:spacing w:beforeLines="50" w:before="120" w:beforeAutospacing="0" w:after="0" w:afterAutospacing="0"/>
        <w:jc w:val="both"/>
        <w:rPr>
          <w:rFonts w:ascii="Arial" w:hAnsi="Arial" w:cs="Arial"/>
          <w:sz w:val="20"/>
          <w:szCs w:val="20"/>
        </w:rPr>
      </w:pPr>
    </w:p>
    <w:p w14:paraId="347D76EA" w14:textId="6E6569A0" w:rsidR="00620282" w:rsidRDefault="00620282">
      <w:pPr>
        <w:rPr>
          <w:rFonts w:ascii="Arial" w:hAnsi="Arial" w:cs="Arial"/>
          <w:sz w:val="20"/>
          <w:szCs w:val="20"/>
        </w:rPr>
      </w:pPr>
    </w:p>
    <w:p w14:paraId="312972FC" w14:textId="22A524B2" w:rsidR="00AE2E57" w:rsidRDefault="00AE2E57" w:rsidP="00620282">
      <w:pPr>
        <w:pStyle w:val="NormalWeb"/>
        <w:shd w:val="clear" w:color="auto" w:fill="FFFFFF"/>
        <w:spacing w:beforeLines="50" w:before="120" w:beforeAutospacing="0" w:after="0" w:afterAutospacing="0"/>
        <w:jc w:val="both"/>
        <w:rPr>
          <w:rFonts w:ascii="Times New Roman" w:hAnsi="Times New Roman" w:cs="Times New Roman"/>
          <w:sz w:val="22"/>
          <w:szCs w:val="22"/>
        </w:rPr>
      </w:pPr>
      <w:r>
        <w:rPr>
          <w:noProof/>
        </w:rPr>
        <w:lastRenderedPageBreak/>
        <w:drawing>
          <wp:inline distT="0" distB="0" distL="0" distR="0" wp14:anchorId="0D8B98D9" wp14:editId="3805D43F">
            <wp:extent cx="5299045" cy="7256585"/>
            <wp:effectExtent l="0" t="0" r="0" b="0"/>
            <wp:docPr id="23" name="図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図 5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18449" cy="72831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39BCD1" w14:textId="77777777" w:rsidR="00620282" w:rsidRDefault="00620282" w:rsidP="00620282">
      <w:pPr>
        <w:pStyle w:val="NormalWeb"/>
        <w:shd w:val="clear" w:color="auto" w:fill="FFFFFF"/>
        <w:spacing w:before="0" w:beforeAutospacing="0" w:after="0" w:afterAutospacing="0"/>
        <w:jc w:val="both"/>
        <w:rPr>
          <w:rFonts w:ascii="Arial" w:hAnsi="Arial" w:cs="Arial"/>
          <w:sz w:val="20"/>
          <w:szCs w:val="20"/>
        </w:rPr>
      </w:pPr>
    </w:p>
    <w:p w14:paraId="208BFBA3" w14:textId="431037CE" w:rsidR="00AE2E57" w:rsidRPr="006026B3" w:rsidRDefault="00AE2E57" w:rsidP="00AE2E57">
      <w:pPr>
        <w:pStyle w:val="NormalWeb"/>
        <w:shd w:val="clear" w:color="auto" w:fill="FFFFFF"/>
        <w:jc w:val="both"/>
        <w:rPr>
          <w:rFonts w:ascii="Arial" w:hAnsi="Arial" w:cs="Arial"/>
          <w:sz w:val="20"/>
          <w:szCs w:val="20"/>
        </w:rPr>
        <w:sectPr w:rsidR="00AE2E57" w:rsidRPr="006026B3">
          <w:headerReference w:type="default" r:id="rId12"/>
          <w:pgSz w:w="11906" w:h="16838"/>
          <w:pgMar w:top="1440" w:right="1440" w:bottom="1440" w:left="1440" w:header="708" w:footer="0" w:gutter="0"/>
          <w:cols w:space="720"/>
          <w:formProt w:val="0"/>
          <w:docGrid w:linePitch="360"/>
        </w:sectPr>
      </w:pPr>
      <w:r w:rsidRPr="006026B3">
        <w:rPr>
          <w:rFonts w:ascii="Arial" w:hAnsi="Arial" w:cs="Arial"/>
          <w:sz w:val="20"/>
          <w:szCs w:val="20"/>
        </w:rPr>
        <w:t xml:space="preserve">Fig. 2. Genome organization of the exemplar members of all genera in the order. </w:t>
      </w:r>
      <w:r w:rsidRPr="006026B3">
        <w:rPr>
          <w:rFonts w:ascii="Arial" w:eastAsia="MS Mincho" w:hAnsi="Arial" w:cs="Arial"/>
          <w:sz w:val="20"/>
          <w:szCs w:val="20"/>
        </w:rPr>
        <w:t xml:space="preserve">The suborders </w:t>
      </w:r>
      <w:r w:rsidR="00D427C8" w:rsidRPr="006026B3">
        <w:rPr>
          <w:rFonts w:ascii="Arial" w:eastAsia="MS Mincho" w:hAnsi="Arial" w:cs="Arial"/>
          <w:sz w:val="20"/>
          <w:szCs w:val="20"/>
        </w:rPr>
        <w:t>“</w:t>
      </w:r>
      <w:proofErr w:type="spellStart"/>
      <w:r w:rsidRPr="006026B3">
        <w:rPr>
          <w:rFonts w:ascii="Arial" w:eastAsia="MS Mincho" w:hAnsi="Arial" w:cs="Arial"/>
          <w:sz w:val="20"/>
          <w:szCs w:val="20"/>
        </w:rPr>
        <w:t>Alphatotivirineae</w:t>
      </w:r>
      <w:proofErr w:type="spellEnd"/>
      <w:r w:rsidR="00D427C8" w:rsidRPr="006026B3">
        <w:rPr>
          <w:rFonts w:ascii="Arial" w:eastAsia="MS Mincho" w:hAnsi="Arial" w:cs="Arial"/>
          <w:sz w:val="20"/>
          <w:szCs w:val="20"/>
        </w:rPr>
        <w:t>”</w:t>
      </w:r>
      <w:r w:rsidRPr="006026B3">
        <w:rPr>
          <w:rFonts w:ascii="Arial" w:eastAsia="MS Mincho" w:hAnsi="Arial" w:cs="Arial"/>
          <w:sz w:val="20"/>
          <w:szCs w:val="20"/>
        </w:rPr>
        <w:t xml:space="preserve">, </w:t>
      </w:r>
      <w:r w:rsidR="00D427C8" w:rsidRPr="006026B3">
        <w:rPr>
          <w:rFonts w:ascii="Arial" w:eastAsia="MS Mincho" w:hAnsi="Arial" w:cs="Arial"/>
          <w:sz w:val="20"/>
          <w:szCs w:val="20"/>
        </w:rPr>
        <w:t>“</w:t>
      </w:r>
      <w:proofErr w:type="spellStart"/>
      <w:r w:rsidRPr="006026B3">
        <w:rPr>
          <w:rFonts w:ascii="Arial" w:eastAsia="MS Mincho" w:hAnsi="Arial" w:cs="Arial"/>
          <w:sz w:val="20"/>
          <w:szCs w:val="20"/>
        </w:rPr>
        <w:t>Betatotivirineae</w:t>
      </w:r>
      <w:proofErr w:type="spellEnd"/>
      <w:r w:rsidR="00D427C8" w:rsidRPr="006026B3">
        <w:rPr>
          <w:rFonts w:ascii="Arial" w:eastAsia="MS Mincho" w:hAnsi="Arial" w:cs="Arial"/>
          <w:sz w:val="20"/>
          <w:szCs w:val="20"/>
        </w:rPr>
        <w:t>”</w:t>
      </w:r>
      <w:r w:rsidRPr="006026B3">
        <w:rPr>
          <w:rFonts w:ascii="Arial" w:eastAsia="MS Mincho" w:hAnsi="Arial" w:cs="Arial"/>
          <w:sz w:val="20"/>
          <w:szCs w:val="20"/>
        </w:rPr>
        <w:t xml:space="preserve">, and </w:t>
      </w:r>
      <w:r w:rsidR="00D427C8" w:rsidRPr="006026B3">
        <w:rPr>
          <w:rFonts w:ascii="Arial" w:eastAsia="MS Mincho" w:hAnsi="Arial" w:cs="Arial"/>
          <w:sz w:val="20"/>
          <w:szCs w:val="20"/>
        </w:rPr>
        <w:t>“</w:t>
      </w:r>
      <w:proofErr w:type="spellStart"/>
      <w:r w:rsidRPr="006026B3">
        <w:rPr>
          <w:rFonts w:ascii="Arial" w:eastAsia="MS Mincho" w:hAnsi="Arial" w:cs="Arial"/>
          <w:sz w:val="20"/>
          <w:szCs w:val="20"/>
        </w:rPr>
        <w:t>Gammatotivirineae</w:t>
      </w:r>
      <w:proofErr w:type="spellEnd"/>
      <w:r w:rsidR="00D427C8" w:rsidRPr="006026B3">
        <w:rPr>
          <w:rFonts w:ascii="Arial" w:eastAsia="MS Mincho" w:hAnsi="Arial" w:cs="Arial"/>
          <w:sz w:val="20"/>
          <w:szCs w:val="20"/>
        </w:rPr>
        <w:t>”</w:t>
      </w:r>
      <w:r w:rsidRPr="006026B3">
        <w:rPr>
          <w:rFonts w:ascii="Arial" w:eastAsia="MS Mincho" w:hAnsi="Arial" w:cs="Arial"/>
          <w:sz w:val="20"/>
          <w:szCs w:val="20"/>
        </w:rPr>
        <w:t xml:space="preserve">, are represented by α, β, or γ, respectively. </w:t>
      </w:r>
      <w:r w:rsidRPr="006026B3">
        <w:rPr>
          <w:rFonts w:ascii="Arial" w:hAnsi="Arial" w:cs="Arial"/>
          <w:sz w:val="20"/>
          <w:szCs w:val="20"/>
        </w:rPr>
        <w:t xml:space="preserve">Full names and accession numbers of the exemplar members are listed in </w:t>
      </w:r>
      <w:r w:rsidRPr="006026B3">
        <w:rPr>
          <w:rFonts w:ascii="Arial" w:hAnsi="Arial" w:cs="Arial"/>
          <w:color w:val="0432FF"/>
          <w:sz w:val="20"/>
          <w:szCs w:val="20"/>
        </w:rPr>
        <w:t>Table 1</w:t>
      </w:r>
      <w:r w:rsidRPr="006026B3">
        <w:rPr>
          <w:rFonts w:ascii="Arial" w:hAnsi="Arial" w:cs="Arial"/>
          <w:sz w:val="20"/>
          <w:szCs w:val="20"/>
        </w:rPr>
        <w:t>. Genomic dsRNA is represented by the double line. Predicted open reading frames (ORFs) are shown by the rectangles. ORFs encoding putative capsid protein (CP</w:t>
      </w:r>
      <w:proofErr w:type="gramStart"/>
      <w:r w:rsidRPr="006026B3">
        <w:rPr>
          <w:rFonts w:ascii="Arial" w:hAnsi="Arial" w:cs="Arial"/>
          <w:sz w:val="20"/>
          <w:szCs w:val="20"/>
        </w:rPr>
        <w:t>)</w:t>
      </w:r>
      <w:proofErr w:type="gramEnd"/>
      <w:r w:rsidRPr="006026B3">
        <w:rPr>
          <w:rFonts w:ascii="Arial" w:hAnsi="Arial" w:cs="Arial"/>
          <w:sz w:val="20"/>
          <w:szCs w:val="20"/>
        </w:rPr>
        <w:t xml:space="preserve"> or RNA-directed RNA polymerase (</w:t>
      </w:r>
      <w:proofErr w:type="spellStart"/>
      <w:r w:rsidRPr="006026B3">
        <w:rPr>
          <w:rFonts w:ascii="Arial" w:hAnsi="Arial" w:cs="Arial"/>
          <w:sz w:val="20"/>
          <w:szCs w:val="20"/>
        </w:rPr>
        <w:t>RdRP</w:t>
      </w:r>
      <w:proofErr w:type="spellEnd"/>
      <w:r w:rsidRPr="006026B3">
        <w:rPr>
          <w:rFonts w:ascii="Arial" w:hAnsi="Arial" w:cs="Arial"/>
          <w:sz w:val="20"/>
          <w:szCs w:val="20"/>
        </w:rPr>
        <w:t>) are filled with dark or light grey, respectively. The filled or open blue triangles indicate experimentally determined or putative cleavage site of CP polyproteins, respectively</w:t>
      </w:r>
      <w:r w:rsidR="00D427C8" w:rsidRPr="006026B3">
        <w:rPr>
          <w:rFonts w:ascii="Arial" w:hAnsi="Arial" w:cs="Arial"/>
          <w:sz w:val="20"/>
          <w:szCs w:val="20"/>
        </w:rPr>
        <w:t xml:space="preserve">. </w:t>
      </w:r>
    </w:p>
    <w:p w14:paraId="335217E9" w14:textId="19E7020B" w:rsidR="00AE2E57" w:rsidRDefault="00AE2E57" w:rsidP="00AE2E57">
      <w:pPr>
        <w:pStyle w:val="NormalWeb"/>
        <w:shd w:val="clear" w:color="auto" w:fill="FFFFFF"/>
        <w:jc w:val="both"/>
        <w:rPr>
          <w:rFonts w:ascii="Times New Roman" w:hAnsi="Times New Roman" w:cs="Times New Roman"/>
          <w:sz w:val="22"/>
          <w:szCs w:val="22"/>
        </w:rPr>
      </w:pPr>
      <w:r>
        <w:rPr>
          <w:noProof/>
        </w:rPr>
        <w:lastRenderedPageBreak/>
        <w:drawing>
          <wp:inline distT="0" distB="0" distL="0" distR="0" wp14:anchorId="4E4630C5" wp14:editId="14E462D5">
            <wp:extent cx="5714598" cy="7967345"/>
            <wp:effectExtent l="0" t="0" r="635" b="0"/>
            <wp:docPr id="28" name="図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図 28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67"/>
                    <a:stretch/>
                  </pic:blipFill>
                  <pic:spPr bwMode="auto">
                    <a:xfrm>
                      <a:off x="0" y="0"/>
                      <a:ext cx="5721116" cy="79764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6E18E7" w14:textId="6CEBC206" w:rsidR="00DC3E08" w:rsidRDefault="00AE2E57" w:rsidP="00DC3E08">
      <w:pPr>
        <w:jc w:val="both"/>
        <w:rPr>
          <w:rFonts w:ascii="Arial" w:hAnsi="Arial" w:cs="Arial"/>
          <w:sz w:val="20"/>
          <w:szCs w:val="20"/>
        </w:rPr>
      </w:pPr>
      <w:r w:rsidRPr="006026B3">
        <w:rPr>
          <w:rFonts w:ascii="Arial" w:hAnsi="Arial" w:cs="Arial"/>
          <w:sz w:val="20"/>
          <w:szCs w:val="20"/>
        </w:rPr>
        <w:t xml:space="preserve">Fig. 3. </w:t>
      </w:r>
      <w:proofErr w:type="spellStart"/>
      <w:r w:rsidRPr="006026B3">
        <w:rPr>
          <w:rFonts w:ascii="Arial" w:hAnsi="Arial" w:cs="Arial"/>
          <w:sz w:val="20"/>
          <w:szCs w:val="20"/>
        </w:rPr>
        <w:t>RdRP</w:t>
      </w:r>
      <w:proofErr w:type="spellEnd"/>
      <w:r w:rsidRPr="006026B3">
        <w:rPr>
          <w:rFonts w:ascii="Arial" w:hAnsi="Arial" w:cs="Arial"/>
          <w:sz w:val="20"/>
          <w:szCs w:val="20"/>
        </w:rPr>
        <w:t xml:space="preserve">-based phylogenetic tree of members of the order </w:t>
      </w:r>
      <w:proofErr w:type="spellStart"/>
      <w:r w:rsidRPr="006026B3">
        <w:rPr>
          <w:rFonts w:ascii="Arial" w:hAnsi="Arial" w:cs="Arial"/>
          <w:i/>
          <w:iCs/>
          <w:sz w:val="20"/>
          <w:szCs w:val="20"/>
        </w:rPr>
        <w:t>Ghabrivirales</w:t>
      </w:r>
      <w:proofErr w:type="spellEnd"/>
      <w:r w:rsidRPr="006026B3">
        <w:rPr>
          <w:rFonts w:ascii="Arial" w:hAnsi="Arial" w:cs="Arial"/>
          <w:sz w:val="20"/>
          <w:szCs w:val="20"/>
        </w:rPr>
        <w:t xml:space="preserve">. </w:t>
      </w:r>
      <w:r w:rsidR="00E15692" w:rsidRPr="006026B3">
        <w:rPr>
          <w:rFonts w:ascii="Arial" w:hAnsi="Arial" w:cs="Arial"/>
          <w:sz w:val="20"/>
          <w:szCs w:val="20"/>
        </w:rPr>
        <w:t>The tree construction method is described in the main text. Bootstrap value</w:t>
      </w:r>
      <w:r w:rsidR="00915BAF" w:rsidRPr="006026B3">
        <w:rPr>
          <w:rFonts w:ascii="Arial" w:hAnsi="Arial" w:cs="Arial"/>
          <w:sz w:val="20"/>
          <w:szCs w:val="20"/>
        </w:rPr>
        <w:t xml:space="preserve">s higher than 90 is shown. The tip labels were hidden. See </w:t>
      </w:r>
      <w:r w:rsidR="00915BAF" w:rsidRPr="00DC3E08">
        <w:rPr>
          <w:rFonts w:ascii="Arial" w:hAnsi="Arial" w:cs="Arial"/>
          <w:color w:val="000000" w:themeColor="text1"/>
          <w:sz w:val="20"/>
          <w:szCs w:val="20"/>
        </w:rPr>
        <w:t xml:space="preserve">the attached supplementary file </w:t>
      </w:r>
      <w:r w:rsidR="00DC3E08">
        <w:rPr>
          <w:rFonts w:ascii="Arial" w:hAnsi="Arial" w:cs="Arial"/>
          <w:sz w:val="20"/>
          <w:szCs w:val="20"/>
        </w:rPr>
        <w:t>(</w:t>
      </w:r>
      <w:r w:rsidR="00DC3E08" w:rsidRPr="00DC3E08">
        <w:rPr>
          <w:rFonts w:ascii="Arial" w:hAnsi="Arial" w:cs="Arial"/>
          <w:sz w:val="20"/>
          <w:szCs w:val="20"/>
        </w:rPr>
        <w:t>2023.015F.v1.Ghabrivirales_reorg_Suppl.pdf</w:t>
      </w:r>
      <w:r w:rsidR="00DC3E08">
        <w:rPr>
          <w:rFonts w:ascii="Arial" w:hAnsi="Arial" w:cs="Arial"/>
          <w:sz w:val="20"/>
          <w:szCs w:val="20"/>
        </w:rPr>
        <w:t xml:space="preserve">) </w:t>
      </w:r>
      <w:r w:rsidR="00915BAF" w:rsidRPr="006026B3">
        <w:rPr>
          <w:rFonts w:ascii="Arial" w:hAnsi="Arial" w:cs="Arial"/>
          <w:sz w:val="20"/>
          <w:szCs w:val="20"/>
        </w:rPr>
        <w:t>for the phylogenetic tree with all the bootstrap values and tip labels.</w:t>
      </w:r>
      <w:r w:rsidR="003339AD" w:rsidRPr="006026B3">
        <w:rPr>
          <w:rFonts w:ascii="Arial" w:hAnsi="Arial" w:cs="Arial"/>
          <w:sz w:val="20"/>
          <w:szCs w:val="20"/>
        </w:rPr>
        <w:t xml:space="preserve"> </w:t>
      </w:r>
    </w:p>
    <w:p w14:paraId="227DFCCC" w14:textId="62664B92" w:rsidR="00AE2E57" w:rsidRPr="00EF4086" w:rsidRDefault="002F4E07" w:rsidP="00DC3E08">
      <w:pPr>
        <w:jc w:val="both"/>
        <w:rPr>
          <w:rFonts w:ascii="Arial" w:hAnsi="Arial" w:cs="Arial"/>
          <w:sz w:val="22"/>
          <w:szCs w:val="22"/>
        </w:rPr>
      </w:pPr>
      <w:r w:rsidRPr="002F4E07"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05F7B216" wp14:editId="65FA9F5F">
            <wp:extent cx="5731510" cy="3408045"/>
            <wp:effectExtent l="0" t="0" r="0" b="0"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08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B04DD4" w14:textId="798455A4" w:rsidR="00F62C9E" w:rsidRPr="006026B3" w:rsidRDefault="00AE2E57" w:rsidP="00AE2E57">
      <w:pPr>
        <w:jc w:val="both"/>
        <w:rPr>
          <w:rFonts w:ascii="Arial" w:hAnsi="Arial" w:cs="Arial"/>
          <w:sz w:val="20"/>
          <w:szCs w:val="20"/>
          <w:highlight w:val="green"/>
        </w:rPr>
        <w:sectPr w:rsidR="00F62C9E" w:rsidRPr="006026B3">
          <w:pgSz w:w="11906" w:h="16838"/>
          <w:pgMar w:top="1440" w:right="1440" w:bottom="1440" w:left="1440" w:header="708" w:footer="0" w:gutter="0"/>
          <w:cols w:space="720"/>
          <w:formProt w:val="0"/>
          <w:docGrid w:linePitch="360"/>
        </w:sectPr>
      </w:pPr>
      <w:r w:rsidRPr="006026B3">
        <w:rPr>
          <w:rFonts w:ascii="Arial" w:hAnsi="Arial" w:cs="Arial"/>
          <w:sz w:val="20"/>
          <w:szCs w:val="20"/>
        </w:rPr>
        <w:t xml:space="preserve">Fig. 4. Consensus amino acid sequences of the </w:t>
      </w:r>
      <w:proofErr w:type="spellStart"/>
      <w:r w:rsidRPr="006026B3">
        <w:rPr>
          <w:rFonts w:ascii="Arial" w:hAnsi="Arial" w:cs="Arial"/>
          <w:sz w:val="20"/>
          <w:szCs w:val="20"/>
        </w:rPr>
        <w:t>RdRP</w:t>
      </w:r>
      <w:proofErr w:type="spellEnd"/>
      <w:r w:rsidRPr="006026B3">
        <w:rPr>
          <w:rFonts w:ascii="Arial" w:hAnsi="Arial" w:cs="Arial"/>
          <w:sz w:val="20"/>
          <w:szCs w:val="20"/>
        </w:rPr>
        <w:t xml:space="preserve"> motifs of the three suborders in the order </w:t>
      </w:r>
      <w:proofErr w:type="spellStart"/>
      <w:r w:rsidRPr="006026B3">
        <w:rPr>
          <w:rFonts w:ascii="Arial" w:hAnsi="Arial" w:cs="Arial"/>
          <w:i/>
          <w:iCs/>
          <w:sz w:val="20"/>
          <w:szCs w:val="20"/>
        </w:rPr>
        <w:t>Ghabrivirales</w:t>
      </w:r>
      <w:proofErr w:type="spellEnd"/>
      <w:r w:rsidRPr="006026B3">
        <w:rPr>
          <w:rFonts w:ascii="Arial" w:hAnsi="Arial" w:cs="Arial"/>
          <w:sz w:val="20"/>
          <w:szCs w:val="20"/>
        </w:rPr>
        <w:t>. The motifs A, B, C were trimmed from the multiple alignment</w:t>
      </w:r>
      <w:r w:rsidR="00F62C9E" w:rsidRPr="006026B3">
        <w:rPr>
          <w:rFonts w:ascii="Arial" w:hAnsi="Arial" w:cs="Arial"/>
          <w:sz w:val="20"/>
          <w:szCs w:val="20"/>
        </w:rPr>
        <w:t xml:space="preserve"> of amino acid sequence of </w:t>
      </w:r>
      <w:proofErr w:type="spellStart"/>
      <w:r w:rsidR="00F62C9E" w:rsidRPr="006026B3">
        <w:rPr>
          <w:rFonts w:ascii="Arial" w:hAnsi="Arial" w:cs="Arial"/>
          <w:sz w:val="20"/>
          <w:szCs w:val="20"/>
        </w:rPr>
        <w:t>RdRP</w:t>
      </w:r>
      <w:proofErr w:type="spellEnd"/>
      <w:r w:rsidR="00F62C9E" w:rsidRPr="006026B3">
        <w:rPr>
          <w:rFonts w:ascii="Arial" w:hAnsi="Arial" w:cs="Arial"/>
          <w:sz w:val="20"/>
          <w:szCs w:val="20"/>
        </w:rPr>
        <w:t xml:space="preserve"> of </w:t>
      </w:r>
      <w:r w:rsidR="00B714CD" w:rsidRPr="006026B3">
        <w:rPr>
          <w:rFonts w:ascii="Arial" w:hAnsi="Arial" w:cs="Arial"/>
          <w:sz w:val="20"/>
          <w:szCs w:val="20"/>
        </w:rPr>
        <w:t>548</w:t>
      </w:r>
      <w:r w:rsidR="00F62C9E" w:rsidRPr="006026B3">
        <w:rPr>
          <w:rFonts w:ascii="Arial" w:hAnsi="Arial" w:cs="Arial"/>
          <w:sz w:val="20"/>
          <w:szCs w:val="20"/>
        </w:rPr>
        <w:t xml:space="preserve"> viruses</w:t>
      </w:r>
      <w:r w:rsidRPr="006026B3">
        <w:rPr>
          <w:rFonts w:ascii="Arial" w:hAnsi="Arial" w:cs="Arial"/>
          <w:sz w:val="20"/>
          <w:szCs w:val="20"/>
        </w:rPr>
        <w:t xml:space="preserve"> and visualized by </w:t>
      </w:r>
      <w:proofErr w:type="spellStart"/>
      <w:r w:rsidRPr="006026B3">
        <w:rPr>
          <w:rFonts w:ascii="Arial" w:hAnsi="Arial" w:cs="Arial"/>
          <w:sz w:val="20"/>
          <w:szCs w:val="20"/>
        </w:rPr>
        <w:t>ggseqlogo</w:t>
      </w:r>
      <w:proofErr w:type="spellEnd"/>
      <w:r w:rsidRPr="006026B3">
        <w:rPr>
          <w:rFonts w:ascii="Arial" w:hAnsi="Arial" w:cs="Arial"/>
          <w:sz w:val="20"/>
          <w:szCs w:val="20"/>
        </w:rPr>
        <w:t xml:space="preserve"> version 0.1</w:t>
      </w:r>
      <w:r w:rsidR="00364B0A" w:rsidRPr="006026B3">
        <w:rPr>
          <w:rFonts w:ascii="Arial" w:hAnsi="Arial" w:cs="Arial"/>
          <w:sz w:val="20"/>
          <w:szCs w:val="20"/>
        </w:rPr>
        <w:t xml:space="preserve"> </w:t>
      </w:r>
      <w:r w:rsidR="00364B0A" w:rsidRPr="006026B3">
        <w:rPr>
          <w:rFonts w:ascii="Arial" w:hAnsi="Arial" w:cs="Arial"/>
          <w:sz w:val="20"/>
          <w:szCs w:val="20"/>
        </w:rPr>
        <w:fldChar w:fldCharType="begin"/>
      </w:r>
      <w:r w:rsidR="00364B0A" w:rsidRPr="006026B3">
        <w:rPr>
          <w:rFonts w:ascii="Arial" w:hAnsi="Arial" w:cs="Arial"/>
          <w:sz w:val="20"/>
          <w:szCs w:val="20"/>
        </w:rPr>
        <w:instrText xml:space="preserve"> ADDIN EN.CITE &lt;EndNote&gt;&lt;Cite&gt;&lt;Author&gt;Wagih&lt;/Author&gt;&lt;Year&gt;2017&lt;/Year&gt;&lt;RecNum&gt;3004&lt;/RecNum&gt;&lt;DisplayText&gt;(Wagih, 2017)&lt;/DisplayText&gt;&lt;record&gt;&lt;rec-number&gt;3004&lt;/rec-number&gt;&lt;foreign-keys&gt;&lt;key app="EN" db-id="zaxvzaptapr5s0etdenps2rbraerpv9waedd" timestamp="1686790938"&gt;3004&lt;/key&gt;&lt;/foreign-keys&gt;&lt;ref-type name="Journal Article"&gt;17&lt;/ref-type&gt;&lt;contributors&gt;&lt;authors&gt;&lt;author&gt;Wagih, O.&lt;/author&gt;&lt;/authors&gt;&lt;/contributors&gt;&lt;auth-address&gt;European Molecular Biology Laboratory, European Bioinformatics Institute, Wellcome Trust Genome Campus, Hinxton, Cambridge CB10 1SD, UK.&lt;/auth-address&gt;&lt;titles&gt;&lt;title&gt;ggseqlogo: a versatile R package for drawing sequence logos&lt;/title&gt;&lt;secondary-title&gt;Bioinformatics&lt;/secondary-title&gt;&lt;/titles&gt;&lt;periodical&gt;&lt;full-title&gt;Bioinformatics&lt;/full-title&gt;&lt;/periodical&gt;&lt;pages&gt;3645-3647&lt;/pages&gt;&lt;volume&gt;33&lt;/volume&gt;&lt;number&gt;22&lt;/number&gt;&lt;edition&gt;2017/10/17&lt;/edition&gt;&lt;keywords&gt;&lt;keyword&gt;Genomics/methods&lt;/keyword&gt;&lt;keyword&gt;*Position-Specific Scoring Matrices&lt;/keyword&gt;&lt;keyword&gt;Sequence Analysis, DNA/methods&lt;/keyword&gt;&lt;keyword&gt;Sequence Analysis, Protein/methods&lt;/keyword&gt;&lt;keyword&gt;Sequence Analysis, RNA/methods&lt;/keyword&gt;&lt;keyword&gt;*Software&lt;/keyword&gt;&lt;/keywords&gt;&lt;dates&gt;&lt;year&gt;2017&lt;/year&gt;&lt;pub-dates&gt;&lt;date&gt;Nov 15&lt;/date&gt;&lt;/pub-dates&gt;&lt;/dates&gt;&lt;isbn&gt;1367-4811 (Electronic)&amp;#xD;1367-4803 (Linking)&lt;/isbn&gt;&lt;accession-num&gt;29036507&lt;/accession-num&gt;&lt;urls&gt;&lt;related-urls&gt;&lt;url&gt;https://www.ncbi.nlm.nih.gov/pubmed/29036507&lt;/url&gt;&lt;/related-urls&gt;&lt;/urls&gt;&lt;electronic-resource-num&gt;10.1093/bioinformatics/btx469&lt;/electronic-resource-num&gt;&lt;/record&gt;&lt;/Cite&gt;&lt;/EndNote&gt;</w:instrText>
      </w:r>
      <w:r w:rsidR="00364B0A" w:rsidRPr="006026B3">
        <w:rPr>
          <w:rFonts w:ascii="Arial" w:hAnsi="Arial" w:cs="Arial"/>
          <w:sz w:val="20"/>
          <w:szCs w:val="20"/>
        </w:rPr>
        <w:fldChar w:fldCharType="separate"/>
      </w:r>
      <w:r w:rsidR="00364B0A" w:rsidRPr="006026B3">
        <w:rPr>
          <w:rFonts w:ascii="Arial" w:hAnsi="Arial" w:cs="Arial"/>
          <w:noProof/>
          <w:sz w:val="20"/>
          <w:szCs w:val="20"/>
        </w:rPr>
        <w:t>(Wagih, 2017)</w:t>
      </w:r>
      <w:r w:rsidR="00364B0A" w:rsidRPr="006026B3">
        <w:rPr>
          <w:rFonts w:ascii="Arial" w:hAnsi="Arial" w:cs="Arial"/>
          <w:sz w:val="20"/>
          <w:szCs w:val="20"/>
        </w:rPr>
        <w:fldChar w:fldCharType="end"/>
      </w:r>
      <w:r w:rsidR="00364B0A" w:rsidRPr="006026B3">
        <w:rPr>
          <w:rFonts w:ascii="Arial" w:hAnsi="Arial" w:cs="Arial"/>
          <w:sz w:val="20"/>
          <w:szCs w:val="20"/>
        </w:rPr>
        <w:t>.</w:t>
      </w:r>
      <w:r w:rsidRPr="006026B3">
        <w:rPr>
          <w:rFonts w:ascii="Arial" w:hAnsi="Arial" w:cs="Arial"/>
          <w:sz w:val="20"/>
          <w:szCs w:val="20"/>
        </w:rPr>
        <w:t xml:space="preserve"> </w:t>
      </w:r>
    </w:p>
    <w:p w14:paraId="41B2E07F" w14:textId="3EF9EFC8" w:rsidR="00F62C9E" w:rsidRDefault="00F62C9E" w:rsidP="00AE2E57">
      <w:pPr>
        <w:jc w:val="both"/>
        <w:rPr>
          <w:rFonts w:asciiTheme="minorEastAsia" w:hAnsiTheme="minorEastAsia" w:cstheme="minorEastAsia"/>
          <w:sz w:val="22"/>
          <w:szCs w:val="22"/>
        </w:rPr>
      </w:pPr>
      <w:r>
        <w:rPr>
          <w:rFonts w:asciiTheme="minorEastAsia" w:hAnsiTheme="minorEastAsia" w:cstheme="minorEastAsia"/>
          <w:noProof/>
          <w:sz w:val="22"/>
          <w:szCs w:val="22"/>
        </w:rPr>
        <w:lastRenderedPageBreak/>
        <w:drawing>
          <wp:inline distT="0" distB="0" distL="0" distR="0" wp14:anchorId="15708EA5" wp14:editId="306D213D">
            <wp:extent cx="5731510" cy="6021070"/>
            <wp:effectExtent l="0" t="0" r="0" b="0"/>
            <wp:docPr id="31" name="図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図 3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021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74EA60" w14:textId="77777777" w:rsidR="006026B3" w:rsidRDefault="006026B3" w:rsidP="00AE2E57">
      <w:pPr>
        <w:jc w:val="both"/>
        <w:rPr>
          <w:rFonts w:ascii="Arial" w:hAnsi="Arial" w:cs="Arial"/>
          <w:sz w:val="20"/>
          <w:szCs w:val="20"/>
        </w:rPr>
      </w:pPr>
    </w:p>
    <w:p w14:paraId="43242800" w14:textId="77777777" w:rsidR="006026B3" w:rsidRDefault="006026B3" w:rsidP="00AE2E57">
      <w:pPr>
        <w:jc w:val="both"/>
        <w:rPr>
          <w:rFonts w:ascii="Arial" w:hAnsi="Arial" w:cs="Arial"/>
          <w:sz w:val="20"/>
          <w:szCs w:val="20"/>
        </w:rPr>
      </w:pPr>
    </w:p>
    <w:p w14:paraId="485901F8" w14:textId="0A7199C1" w:rsidR="00B24E6C" w:rsidRPr="006026B3" w:rsidRDefault="00F62C9E" w:rsidP="00AE2E57">
      <w:pPr>
        <w:jc w:val="both"/>
        <w:rPr>
          <w:rFonts w:ascii="Arial" w:hAnsi="Arial" w:cs="Arial"/>
          <w:color w:val="000000" w:themeColor="text1"/>
          <w:sz w:val="20"/>
          <w:szCs w:val="20"/>
        </w:rPr>
        <w:sectPr w:rsidR="00B24E6C" w:rsidRPr="006026B3">
          <w:pgSz w:w="11906" w:h="16838"/>
          <w:pgMar w:top="1440" w:right="1440" w:bottom="1440" w:left="1440" w:header="708" w:footer="0" w:gutter="0"/>
          <w:cols w:space="720"/>
          <w:formProt w:val="0"/>
          <w:docGrid w:linePitch="360"/>
        </w:sectPr>
      </w:pPr>
      <w:r w:rsidRPr="006026B3">
        <w:rPr>
          <w:rFonts w:ascii="Arial" w:hAnsi="Arial" w:cs="Arial"/>
          <w:sz w:val="20"/>
          <w:szCs w:val="20"/>
        </w:rPr>
        <w:t xml:space="preserve">Fig. 5. Pairwise percent identity matrix of </w:t>
      </w:r>
      <w:proofErr w:type="spellStart"/>
      <w:r w:rsidRPr="006026B3">
        <w:rPr>
          <w:rFonts w:ascii="Arial" w:hAnsi="Arial" w:cs="Arial"/>
          <w:sz w:val="20"/>
          <w:szCs w:val="20"/>
        </w:rPr>
        <w:t>RdRPs</w:t>
      </w:r>
      <w:proofErr w:type="spellEnd"/>
      <w:r w:rsidRPr="006026B3">
        <w:rPr>
          <w:rFonts w:ascii="Arial" w:hAnsi="Arial" w:cs="Arial"/>
          <w:sz w:val="20"/>
          <w:szCs w:val="20"/>
        </w:rPr>
        <w:t xml:space="preserve"> of the exemplar members.</w:t>
      </w:r>
      <w:r w:rsidR="00915BAF" w:rsidRPr="006026B3">
        <w:rPr>
          <w:rFonts w:ascii="Arial" w:hAnsi="Arial" w:cs="Arial"/>
          <w:sz w:val="20"/>
          <w:szCs w:val="20"/>
        </w:rPr>
        <w:t xml:space="preserve"> Amino acid sequences of </w:t>
      </w:r>
      <w:proofErr w:type="spellStart"/>
      <w:r w:rsidR="00915BAF" w:rsidRPr="006026B3">
        <w:rPr>
          <w:rFonts w:ascii="Arial" w:hAnsi="Arial" w:cs="Arial"/>
          <w:sz w:val="20"/>
          <w:szCs w:val="20"/>
        </w:rPr>
        <w:t>RdRPs</w:t>
      </w:r>
      <w:proofErr w:type="spellEnd"/>
      <w:r w:rsidR="00915BAF" w:rsidRPr="006026B3">
        <w:rPr>
          <w:rFonts w:ascii="Arial" w:hAnsi="Arial" w:cs="Arial"/>
          <w:sz w:val="20"/>
          <w:szCs w:val="20"/>
        </w:rPr>
        <w:t xml:space="preserve"> of the exemplar members (</w:t>
      </w:r>
      <w:r w:rsidR="00915BAF" w:rsidRPr="006026B3">
        <w:rPr>
          <w:rFonts w:ascii="Arial" w:hAnsi="Arial" w:cs="Arial"/>
          <w:color w:val="0432FF"/>
          <w:sz w:val="20"/>
          <w:szCs w:val="20"/>
        </w:rPr>
        <w:t>Table 1</w:t>
      </w:r>
      <w:r w:rsidR="00915BAF" w:rsidRPr="006026B3">
        <w:rPr>
          <w:rFonts w:ascii="Arial" w:hAnsi="Arial" w:cs="Arial"/>
          <w:color w:val="000000" w:themeColor="text1"/>
          <w:sz w:val="20"/>
          <w:szCs w:val="20"/>
        </w:rPr>
        <w:t xml:space="preserve">) were aligned by </w:t>
      </w:r>
      <w:r w:rsidR="00D5552C" w:rsidRPr="006026B3">
        <w:rPr>
          <w:rFonts w:ascii="Arial" w:hAnsi="Arial" w:cs="Arial"/>
          <w:color w:val="000000" w:themeColor="text1"/>
          <w:sz w:val="20"/>
          <w:szCs w:val="20"/>
        </w:rPr>
        <w:t xml:space="preserve">online </w:t>
      </w:r>
      <w:proofErr w:type="spellStart"/>
      <w:r w:rsidR="00915BAF" w:rsidRPr="006026B3">
        <w:rPr>
          <w:rFonts w:ascii="Arial" w:hAnsi="Arial" w:cs="Arial"/>
          <w:color w:val="000000" w:themeColor="text1"/>
          <w:sz w:val="20"/>
          <w:szCs w:val="20"/>
        </w:rPr>
        <w:t>clustal</w:t>
      </w:r>
      <w:proofErr w:type="spellEnd"/>
      <w:r w:rsidR="00915BAF" w:rsidRPr="006026B3">
        <w:rPr>
          <w:rFonts w:ascii="Arial" w:hAnsi="Arial" w:cs="Arial"/>
          <w:color w:val="000000" w:themeColor="text1"/>
          <w:sz w:val="20"/>
          <w:szCs w:val="20"/>
        </w:rPr>
        <w:t xml:space="preserve"> omega version </w:t>
      </w:r>
      <w:r w:rsidR="00736E39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t>1.2.4</w:t>
      </w:r>
      <w:r w:rsidR="00D5552C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t xml:space="preserve"> with default settings (https://www.ebi.ac.uk/Tools/msa/clustalo/)</w:t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t xml:space="preserve"> </w:t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fldChar w:fldCharType="begin">
          <w:fldData xml:space="preserve">PEVuZE5vdGU+PENpdGU+PEF1dGhvcj5TaWV2ZXJzPC9BdXRob3I+PFllYXI+MjAxMTwvWWVhcj48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</w:fldData>
        </w:fldChar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instrText xml:space="preserve"> ADDIN EN.CITE </w:instrText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fldChar w:fldCharType="begin">
          <w:fldData xml:space="preserve">PEVuZE5vdGU+PENpdGU+PEF1dGhvcj5TaWV2ZXJzPC9BdXRob3I+PFllYXI+MjAxMTwvWWVhcj48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</w:fldData>
        </w:fldChar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instrText xml:space="preserve"> ADDIN EN.CITE.DATA </w:instrText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fldChar w:fldCharType="end"/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fldChar w:fldCharType="separate"/>
      </w:r>
      <w:r w:rsidR="00364B0A" w:rsidRPr="006026B3">
        <w:rPr>
          <w:rFonts w:ascii="Arial" w:hAnsi="Arial" w:cs="Arial"/>
          <w:noProof/>
          <w:color w:val="000000" w:themeColor="text1"/>
          <w:sz w:val="20"/>
          <w:szCs w:val="20"/>
          <w:shd w:val="clear" w:color="auto" w:fill="FAFAFA"/>
        </w:rPr>
        <w:t>(Sievers et al., 2011)</w:t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fldChar w:fldCharType="end"/>
      </w:r>
      <w:r w:rsidR="00364B0A" w:rsidRPr="006026B3">
        <w:rPr>
          <w:rFonts w:ascii="Arial" w:hAnsi="Arial" w:cs="Arial"/>
          <w:color w:val="000000" w:themeColor="text1"/>
          <w:sz w:val="20"/>
          <w:szCs w:val="20"/>
          <w:shd w:val="clear" w:color="auto" w:fill="FAFAFA"/>
        </w:rPr>
        <w:t>.</w:t>
      </w:r>
      <w:r w:rsidR="00915BAF" w:rsidRPr="006026B3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736E39" w:rsidRPr="006026B3">
        <w:rPr>
          <w:rFonts w:ascii="Arial" w:hAnsi="Arial" w:cs="Arial"/>
          <w:color w:val="000000" w:themeColor="text1"/>
          <w:sz w:val="20"/>
          <w:szCs w:val="20"/>
        </w:rPr>
        <w:t>Heatmap is drawn by ggplot2 in R (</w:t>
      </w:r>
      <w:hyperlink r:id="rId16" w:history="1">
        <w:r w:rsidR="00D5552C" w:rsidRPr="006026B3">
          <w:rPr>
            <w:rStyle w:val="Hyperlink"/>
            <w:rFonts w:ascii="Arial" w:hAnsi="Arial" w:cs="Arial"/>
            <w:sz w:val="20"/>
            <w:szCs w:val="20"/>
          </w:rPr>
          <w:t>https://cran.r-project.org/web/packages/ggplot2</w:t>
        </w:r>
      </w:hyperlink>
      <w:r w:rsidR="00736E39" w:rsidRPr="006026B3">
        <w:rPr>
          <w:rFonts w:ascii="Arial" w:hAnsi="Arial" w:cs="Arial"/>
          <w:color w:val="000000" w:themeColor="text1"/>
          <w:sz w:val="20"/>
          <w:szCs w:val="20"/>
        </w:rPr>
        <w:t>).</w:t>
      </w:r>
    </w:p>
    <w:p w14:paraId="5A9BC314" w14:textId="2C3A0184" w:rsidR="007C2ED4" w:rsidRDefault="004F00C7" w:rsidP="00AE2E57">
      <w:pPr>
        <w:jc w:val="both"/>
        <w:rPr>
          <w:color w:val="000000" w:themeColor="text1"/>
          <w:sz w:val="22"/>
          <w:szCs w:val="22"/>
        </w:rPr>
      </w:pPr>
      <w:r>
        <w:rPr>
          <w:noProof/>
          <w:color w:val="000000" w:themeColor="text1"/>
          <w:sz w:val="22"/>
          <w:szCs w:val="22"/>
        </w:rPr>
        <w:lastRenderedPageBreak/>
        <w:drawing>
          <wp:inline distT="0" distB="0" distL="0" distR="0" wp14:anchorId="26652F76" wp14:editId="299C1FAB">
            <wp:extent cx="5468510" cy="8194431"/>
            <wp:effectExtent l="0" t="0" r="5715" b="0"/>
            <wp:docPr id="79" name="図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" name="図 79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03" r="180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5791" cy="82203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A1C629" w14:textId="77777777" w:rsidR="00F36C72" w:rsidRDefault="00F36C72" w:rsidP="0025205D">
      <w:pPr>
        <w:jc w:val="both"/>
        <w:rPr>
          <w:rFonts w:ascii="Arial" w:hAnsi="Arial" w:cs="Arial"/>
          <w:bCs/>
          <w:sz w:val="20"/>
          <w:szCs w:val="20"/>
        </w:rPr>
      </w:pPr>
    </w:p>
    <w:p w14:paraId="00550C57" w14:textId="6CA886D4" w:rsidR="00B24E6C" w:rsidRPr="006026B3" w:rsidRDefault="00B24E6C" w:rsidP="0025205D">
      <w:pPr>
        <w:jc w:val="both"/>
        <w:rPr>
          <w:rFonts w:ascii="Arial" w:hAnsi="Arial" w:cs="Arial"/>
          <w:bCs/>
          <w:sz w:val="20"/>
          <w:szCs w:val="20"/>
        </w:rPr>
        <w:sectPr w:rsidR="00B24E6C" w:rsidRPr="006026B3">
          <w:pgSz w:w="11906" w:h="16838"/>
          <w:pgMar w:top="1440" w:right="1440" w:bottom="1440" w:left="1440" w:header="708" w:footer="0" w:gutter="0"/>
          <w:cols w:space="720"/>
          <w:formProt w:val="0"/>
          <w:docGrid w:linePitch="360"/>
        </w:sectPr>
      </w:pPr>
      <w:r w:rsidRPr="006026B3">
        <w:rPr>
          <w:rFonts w:ascii="Arial" w:hAnsi="Arial" w:cs="Arial"/>
          <w:bCs/>
          <w:sz w:val="20"/>
          <w:szCs w:val="20"/>
        </w:rPr>
        <w:t xml:space="preserve">Fig. 6. </w:t>
      </w:r>
      <w:proofErr w:type="spellStart"/>
      <w:r w:rsidRPr="006026B3">
        <w:rPr>
          <w:rFonts w:ascii="Arial" w:hAnsi="Arial" w:cs="Arial"/>
          <w:bCs/>
          <w:sz w:val="20"/>
          <w:szCs w:val="20"/>
        </w:rPr>
        <w:t>RdRP</w:t>
      </w:r>
      <w:proofErr w:type="spellEnd"/>
      <w:r w:rsidRPr="006026B3">
        <w:rPr>
          <w:rFonts w:ascii="Arial" w:hAnsi="Arial" w:cs="Arial"/>
          <w:bCs/>
          <w:sz w:val="20"/>
          <w:szCs w:val="20"/>
        </w:rPr>
        <w:t xml:space="preserve">-based ML phylogenetic tree of the family </w:t>
      </w:r>
      <w:r w:rsidR="00141D77" w:rsidRPr="006026B3">
        <w:rPr>
          <w:rFonts w:ascii="Arial" w:hAnsi="Arial" w:cs="Arial"/>
          <w:bCs/>
          <w:sz w:val="20"/>
          <w:szCs w:val="20"/>
        </w:rPr>
        <w:t>“</w:t>
      </w:r>
      <w:proofErr w:type="spellStart"/>
      <w:r w:rsidRPr="006026B3">
        <w:rPr>
          <w:rFonts w:ascii="Arial" w:hAnsi="Arial" w:cs="Arial"/>
          <w:bCs/>
          <w:sz w:val="20"/>
          <w:szCs w:val="20"/>
        </w:rPr>
        <w:t>Pseudototiviridae</w:t>
      </w:r>
      <w:proofErr w:type="spellEnd"/>
      <w:r w:rsidR="00141D77" w:rsidRPr="006026B3">
        <w:rPr>
          <w:rFonts w:ascii="Arial" w:hAnsi="Arial" w:cs="Arial"/>
          <w:bCs/>
          <w:sz w:val="20"/>
          <w:szCs w:val="20"/>
        </w:rPr>
        <w:t>”</w:t>
      </w:r>
      <w:r w:rsidRPr="006026B3">
        <w:rPr>
          <w:rFonts w:ascii="Arial" w:hAnsi="Arial" w:cs="Arial"/>
          <w:bCs/>
          <w:sz w:val="20"/>
          <w:szCs w:val="20"/>
        </w:rPr>
        <w:t>.</w:t>
      </w:r>
      <w:r w:rsidR="0025205D" w:rsidRPr="006026B3">
        <w:rPr>
          <w:rFonts w:ascii="Arial" w:hAnsi="Arial" w:cs="Arial"/>
          <w:bCs/>
          <w:sz w:val="20"/>
          <w:szCs w:val="20"/>
        </w:rPr>
        <w:t xml:space="preserve"> </w:t>
      </w:r>
      <w:r w:rsidR="0025205D" w:rsidRPr="006026B3">
        <w:rPr>
          <w:rFonts w:ascii="Arial" w:hAnsi="Arial" w:cs="Arial"/>
          <w:sz w:val="20"/>
          <w:szCs w:val="20"/>
        </w:rPr>
        <w:t>The tree construction method is described in the main text. The bootstrap values higher than 90 are shown.</w:t>
      </w:r>
      <w:r w:rsidR="00DE508F" w:rsidRPr="006026B3">
        <w:rPr>
          <w:rFonts w:ascii="Arial" w:hAnsi="Arial" w:cs="Arial"/>
          <w:sz w:val="20"/>
          <w:szCs w:val="20"/>
        </w:rPr>
        <w:t xml:space="preserve"> “E” in parenthesis indicates viruses submitted as exemplars for each species.</w:t>
      </w:r>
    </w:p>
    <w:p w14:paraId="0D835D20" w14:textId="50F4E25C" w:rsidR="009D4530" w:rsidRPr="00141D77" w:rsidRDefault="004F00C7" w:rsidP="000B1CA5">
      <w:pPr>
        <w:jc w:val="both"/>
        <w:rPr>
          <w:rFonts w:ascii="Arial" w:hAnsi="Arial" w:cs="Arial"/>
          <w:b/>
        </w:rPr>
      </w:pPr>
      <w:r>
        <w:rPr>
          <w:rFonts w:ascii="Arial" w:hAnsi="Arial" w:cs="Arial"/>
          <w:bCs/>
          <w:noProof/>
          <w:sz w:val="22"/>
          <w:szCs w:val="22"/>
        </w:rPr>
        <w:lastRenderedPageBreak/>
        <w:drawing>
          <wp:inline distT="0" distB="0" distL="0" distR="0" wp14:anchorId="5611FC5C" wp14:editId="06D32113">
            <wp:extent cx="5585859" cy="8370277"/>
            <wp:effectExtent l="0" t="0" r="2540" b="0"/>
            <wp:docPr id="85" name="図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" name="図 85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40" r="1166"/>
                    <a:stretch/>
                  </pic:blipFill>
                  <pic:spPr bwMode="auto">
                    <a:xfrm>
                      <a:off x="0" y="0"/>
                      <a:ext cx="5594250" cy="8382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B27C69" w14:textId="77777777" w:rsidR="00F36C72" w:rsidRDefault="00F36C72" w:rsidP="000B1CA5">
      <w:pPr>
        <w:jc w:val="both"/>
        <w:rPr>
          <w:rFonts w:ascii="Arial" w:hAnsi="Arial" w:cs="Arial"/>
          <w:sz w:val="20"/>
          <w:szCs w:val="20"/>
        </w:rPr>
      </w:pPr>
    </w:p>
    <w:p w14:paraId="2EF1575B" w14:textId="36343A6F" w:rsidR="00723CC0" w:rsidRPr="006026B3" w:rsidRDefault="009D4530" w:rsidP="000B1CA5">
      <w:pPr>
        <w:jc w:val="both"/>
        <w:rPr>
          <w:rFonts w:ascii="Arial" w:hAnsi="Arial" w:cs="Arial"/>
          <w:b/>
          <w:sz w:val="20"/>
          <w:szCs w:val="20"/>
        </w:rPr>
      </w:pPr>
      <w:r w:rsidRPr="006026B3">
        <w:rPr>
          <w:rFonts w:ascii="Arial" w:hAnsi="Arial" w:cs="Arial"/>
          <w:sz w:val="20"/>
          <w:szCs w:val="20"/>
        </w:rPr>
        <w:t xml:space="preserve">Fig. </w:t>
      </w:r>
      <w:r w:rsidR="006026B3" w:rsidRPr="006026B3">
        <w:rPr>
          <w:rFonts w:ascii="Arial" w:hAnsi="Arial" w:cs="Arial"/>
          <w:sz w:val="20"/>
          <w:szCs w:val="20"/>
        </w:rPr>
        <w:t>7</w:t>
      </w:r>
      <w:r w:rsidRPr="006026B3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026B3">
        <w:rPr>
          <w:rFonts w:ascii="Arial" w:hAnsi="Arial" w:cs="Arial"/>
          <w:sz w:val="20"/>
          <w:szCs w:val="20"/>
        </w:rPr>
        <w:t>RdRP</w:t>
      </w:r>
      <w:proofErr w:type="spellEnd"/>
      <w:r w:rsidRPr="006026B3">
        <w:rPr>
          <w:rFonts w:ascii="Arial" w:hAnsi="Arial" w:cs="Arial"/>
          <w:sz w:val="20"/>
          <w:szCs w:val="20"/>
        </w:rPr>
        <w:t xml:space="preserve">-based ML phylogenetic tree of the suborder </w:t>
      </w:r>
      <w:r w:rsidR="00141D77" w:rsidRPr="006026B3">
        <w:rPr>
          <w:rFonts w:ascii="Arial" w:hAnsi="Arial" w:cs="Arial"/>
          <w:sz w:val="20"/>
          <w:szCs w:val="20"/>
        </w:rPr>
        <w:t>“</w:t>
      </w:r>
      <w:proofErr w:type="spellStart"/>
      <w:r w:rsidRPr="006026B3">
        <w:rPr>
          <w:rFonts w:ascii="Arial" w:hAnsi="Arial" w:cs="Arial"/>
          <w:sz w:val="20"/>
          <w:szCs w:val="20"/>
        </w:rPr>
        <w:t>Betatotivirineae</w:t>
      </w:r>
      <w:proofErr w:type="spellEnd"/>
      <w:r w:rsidR="00141D77" w:rsidRPr="006026B3">
        <w:rPr>
          <w:rFonts w:ascii="Arial" w:hAnsi="Arial" w:cs="Arial"/>
          <w:sz w:val="20"/>
          <w:szCs w:val="20"/>
        </w:rPr>
        <w:t>”</w:t>
      </w:r>
      <w:r w:rsidRPr="006026B3">
        <w:rPr>
          <w:rFonts w:ascii="Arial" w:hAnsi="Arial" w:cs="Arial"/>
          <w:sz w:val="20"/>
          <w:szCs w:val="20"/>
        </w:rPr>
        <w:t>.</w:t>
      </w:r>
      <w:r w:rsidR="0025205D" w:rsidRPr="006026B3">
        <w:rPr>
          <w:rFonts w:ascii="Arial" w:hAnsi="Arial" w:cs="Arial"/>
          <w:sz w:val="20"/>
          <w:szCs w:val="20"/>
        </w:rPr>
        <w:t xml:space="preserve"> </w:t>
      </w:r>
      <w:r w:rsidR="00723CC0" w:rsidRPr="006026B3">
        <w:rPr>
          <w:rFonts w:ascii="Arial" w:hAnsi="Arial" w:cs="Arial"/>
          <w:bCs/>
          <w:sz w:val="20"/>
          <w:szCs w:val="20"/>
        </w:rPr>
        <w:t xml:space="preserve">See </w:t>
      </w:r>
      <w:r w:rsidR="00723CC0" w:rsidRPr="00F36C72">
        <w:rPr>
          <w:rFonts w:ascii="Arial" w:hAnsi="Arial" w:cs="Arial"/>
          <w:bCs/>
          <w:color w:val="000000" w:themeColor="text1"/>
          <w:sz w:val="20"/>
          <w:szCs w:val="20"/>
        </w:rPr>
        <w:t xml:space="preserve">Fig. 6 </w:t>
      </w:r>
      <w:r w:rsidR="00723CC0" w:rsidRPr="006026B3">
        <w:rPr>
          <w:rFonts w:ascii="Arial" w:hAnsi="Arial" w:cs="Arial"/>
          <w:bCs/>
          <w:sz w:val="20"/>
          <w:szCs w:val="20"/>
        </w:rPr>
        <w:t>legend for the detail.</w:t>
      </w:r>
    </w:p>
    <w:p w14:paraId="60FD043D" w14:textId="685B0796" w:rsidR="00FD4F99" w:rsidRPr="006026B3" w:rsidRDefault="00FD4F99" w:rsidP="0025205D">
      <w:pPr>
        <w:jc w:val="both"/>
        <w:rPr>
          <w:rFonts w:ascii="Arial" w:hAnsi="Arial" w:cs="Arial"/>
          <w:sz w:val="20"/>
          <w:szCs w:val="20"/>
        </w:rPr>
        <w:sectPr w:rsidR="00FD4F99" w:rsidRPr="006026B3">
          <w:pgSz w:w="11906" w:h="16838"/>
          <w:pgMar w:top="1440" w:right="1440" w:bottom="1440" w:left="1440" w:header="708" w:footer="0" w:gutter="0"/>
          <w:cols w:space="720"/>
          <w:formProt w:val="0"/>
          <w:docGrid w:linePitch="360"/>
        </w:sectPr>
      </w:pPr>
    </w:p>
    <w:p w14:paraId="3972C85C" w14:textId="0385CC12" w:rsidR="006026B3" w:rsidRPr="006026B3" w:rsidRDefault="0011382B" w:rsidP="009D4530">
      <w:pPr>
        <w:rPr>
          <w:rFonts w:ascii="Arial" w:hAnsi="Arial" w:cs="Arial"/>
          <w:sz w:val="20"/>
          <w:szCs w:val="20"/>
        </w:rPr>
      </w:pPr>
      <w:r w:rsidRPr="006026B3">
        <w:rPr>
          <w:rFonts w:ascii="Arial" w:hAnsi="Arial" w:cs="Arial"/>
          <w:sz w:val="20"/>
          <w:szCs w:val="20"/>
        </w:rPr>
        <w:lastRenderedPageBreak/>
        <w:t>Table 1. Accession numbers of the genomic sequence of the representative members.</w:t>
      </w:r>
    </w:p>
    <w:tbl>
      <w:tblPr>
        <w:tblW w:w="9078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985"/>
        <w:gridCol w:w="3969"/>
        <w:gridCol w:w="1276"/>
        <w:gridCol w:w="425"/>
        <w:gridCol w:w="1423"/>
      </w:tblGrid>
      <w:tr w:rsidR="0011382B" w:rsidRPr="0011382B" w14:paraId="5E17499C" w14:textId="77777777" w:rsidTr="005460AA">
        <w:trPr>
          <w:trHeight w:val="320"/>
        </w:trPr>
        <w:tc>
          <w:tcPr>
            <w:tcW w:w="198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4058939B" w14:textId="77777777" w:rsidR="0011382B" w:rsidRPr="005460AA" w:rsidRDefault="0011382B" w:rsidP="0011382B">
            <w:pPr>
              <w:jc w:val="center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Genus</w:t>
            </w:r>
          </w:p>
        </w:tc>
        <w:tc>
          <w:tcPr>
            <w:tcW w:w="396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2123778E" w14:textId="77777777" w:rsidR="0011382B" w:rsidRPr="005460AA" w:rsidRDefault="0011382B" w:rsidP="0011382B">
            <w:pPr>
              <w:jc w:val="center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Full virus name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D9D9D9"/>
            <w:vAlign w:val="center"/>
            <w:hideMark/>
          </w:tcPr>
          <w:p w14:paraId="68AE38AF" w14:textId="77777777" w:rsidR="0011382B" w:rsidRPr="005460AA" w:rsidRDefault="0011382B" w:rsidP="0011382B">
            <w:pPr>
              <w:jc w:val="center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Abbrev.</w:t>
            </w:r>
          </w:p>
        </w:tc>
        <w:tc>
          <w:tcPr>
            <w:tcW w:w="184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7EC170F4" w14:textId="77777777" w:rsidR="0011382B" w:rsidRPr="005460AA" w:rsidRDefault="0011382B" w:rsidP="0011382B">
            <w:pPr>
              <w:jc w:val="center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Genomic segment</w:t>
            </w:r>
          </w:p>
        </w:tc>
      </w:tr>
      <w:tr w:rsidR="0011382B" w:rsidRPr="0011382B" w14:paraId="1685C811" w14:textId="77777777" w:rsidTr="005460AA">
        <w:trPr>
          <w:trHeight w:val="340"/>
        </w:trPr>
        <w:tc>
          <w:tcPr>
            <w:tcW w:w="198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6FC103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4C53AC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B32E78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AE9953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#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0E0E3108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Accession</w:t>
            </w:r>
          </w:p>
        </w:tc>
      </w:tr>
      <w:tr w:rsidR="0011382B" w:rsidRPr="0011382B" w14:paraId="5BECBF88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52F2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Victori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EDD29E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Helminthosporium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victoriae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virus 190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B5B1C4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HvV190S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719926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0D24B0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19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3607.2</w:t>
              </w:r>
            </w:hyperlink>
          </w:p>
        </w:tc>
      </w:tr>
      <w:tr w:rsidR="0011382B" w:rsidRPr="0011382B" w14:paraId="08F0D559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2558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Leishmania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7B1D9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Leishmania RNA virus 1 - 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EA634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LRV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AE09A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720E7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0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2063.1</w:t>
              </w:r>
            </w:hyperlink>
          </w:p>
        </w:tc>
      </w:tr>
      <w:tr w:rsidR="0011382B" w:rsidRPr="0011382B" w14:paraId="248AE645" w14:textId="77777777" w:rsidTr="005460AA">
        <w:trPr>
          <w:trHeight w:val="320"/>
        </w:trPr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34030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Eimeriavirus</w:t>
            </w:r>
            <w:proofErr w:type="spellEnd"/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21F1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Eimeria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tenella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RNA virus 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EC0C5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EtRV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61584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43B86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1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26140.1</w:t>
              </w:r>
            </w:hyperlink>
          </w:p>
        </w:tc>
      </w:tr>
      <w:tr w:rsidR="0011382B" w:rsidRPr="0011382B" w14:paraId="1AD7F58A" w14:textId="77777777" w:rsidTr="005460AA">
        <w:trPr>
          <w:trHeight w:val="320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03BDD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Trichomonasvirus</w:t>
            </w:r>
            <w:proofErr w:type="spellEnd"/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97BDE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Trichomonas vaginalis viru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5CE8A3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TVV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558503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CAF16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2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3824.1</w:t>
              </w:r>
            </w:hyperlink>
          </w:p>
        </w:tc>
      </w:tr>
      <w:tr w:rsidR="0011382B" w:rsidRPr="0011382B" w14:paraId="5858A010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33FBC8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Toti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4EDF8E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Saccharomyces cerevisiae virus L-A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E31FC8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ScVLA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470349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55FA3C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3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3745.1</w:t>
              </w:r>
            </w:hyperlink>
          </w:p>
        </w:tc>
      </w:tr>
      <w:tr w:rsidR="0011382B" w:rsidRPr="0011382B" w14:paraId="364C1A1D" w14:textId="77777777" w:rsidTr="005460AA">
        <w:trPr>
          <w:trHeight w:val="320"/>
        </w:trPr>
        <w:tc>
          <w:tcPr>
            <w:tcW w:w="198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59B9DA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Quadrivirus</w:t>
            </w:r>
            <w:proofErr w:type="spellEnd"/>
          </w:p>
        </w:tc>
        <w:tc>
          <w:tcPr>
            <w:tcW w:w="39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DFCEF9C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4" w:history="1"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Rosellinia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</w:t>
              </w:r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ecatrix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</w:t>
              </w:r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quadrivirus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1</w:t>
              </w:r>
            </w:hyperlink>
          </w:p>
        </w:tc>
        <w:tc>
          <w:tcPr>
            <w:tcW w:w="127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B80ED85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RnQV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4C37B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C406A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5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6757.1</w:t>
              </w:r>
            </w:hyperlink>
          </w:p>
        </w:tc>
      </w:tr>
      <w:tr w:rsidR="0011382B" w:rsidRPr="0011382B" w14:paraId="6E7A05BF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BE90D4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C6E603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72E87E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DF6BA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F05F4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6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6759.1</w:t>
              </w:r>
            </w:hyperlink>
          </w:p>
        </w:tc>
      </w:tr>
      <w:tr w:rsidR="0011382B" w:rsidRPr="0011382B" w14:paraId="2CADEF9E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A712C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88B969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3DA585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3B7E3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22767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7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6760.1</w:t>
              </w:r>
            </w:hyperlink>
          </w:p>
        </w:tc>
      </w:tr>
      <w:tr w:rsidR="0011382B" w:rsidRPr="0011382B" w14:paraId="3789D828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CDC5EF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2F4315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2D4DA0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07DA86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5739FF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8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6758.1</w:t>
              </w:r>
            </w:hyperlink>
          </w:p>
        </w:tc>
      </w:tr>
      <w:tr w:rsidR="0011382B" w:rsidRPr="0011382B" w14:paraId="57224D13" w14:textId="77777777" w:rsidTr="005460AA">
        <w:trPr>
          <w:trHeight w:val="320"/>
        </w:trPr>
        <w:tc>
          <w:tcPr>
            <w:tcW w:w="198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501C900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Alphachrysovirus</w:t>
            </w:r>
            <w:proofErr w:type="spellEnd"/>
          </w:p>
        </w:tc>
        <w:tc>
          <w:tcPr>
            <w:tcW w:w="39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088B52F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29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Penicillium </w:t>
              </w:r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chrysogenum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virus</w:t>
              </w:r>
            </w:hyperlink>
          </w:p>
        </w:tc>
        <w:tc>
          <w:tcPr>
            <w:tcW w:w="127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79B77AF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cV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B437A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86890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0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7539.1</w:t>
              </w:r>
            </w:hyperlink>
          </w:p>
        </w:tc>
      </w:tr>
      <w:tr w:rsidR="0011382B" w:rsidRPr="0011382B" w14:paraId="79F0AD05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F7E459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A00078B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2E37D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0EC80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DC996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1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7540.1</w:t>
              </w:r>
            </w:hyperlink>
          </w:p>
        </w:tc>
      </w:tr>
      <w:tr w:rsidR="0011382B" w:rsidRPr="0011382B" w14:paraId="6749CAE2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51E48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6B8F77E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FB7E8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32E8FF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16F8D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2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7541.1</w:t>
              </w:r>
            </w:hyperlink>
          </w:p>
        </w:tc>
      </w:tr>
      <w:tr w:rsidR="0011382B" w:rsidRPr="0011382B" w14:paraId="19FFFCBB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3155CEF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9B0E4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7F57E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5C8699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A46636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3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7542.1</w:t>
              </w:r>
            </w:hyperlink>
          </w:p>
        </w:tc>
      </w:tr>
      <w:tr w:rsidR="0011382B" w:rsidRPr="0011382B" w14:paraId="3ABB60C1" w14:textId="77777777" w:rsidTr="005460AA">
        <w:trPr>
          <w:trHeight w:val="320"/>
        </w:trPr>
        <w:tc>
          <w:tcPr>
            <w:tcW w:w="198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6382D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Betachrysovirus</w:t>
            </w:r>
            <w:proofErr w:type="spellEnd"/>
          </w:p>
        </w:tc>
        <w:tc>
          <w:tcPr>
            <w:tcW w:w="39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FA04D8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Botryosphaeria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dothidea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chrysovirus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1</w:t>
            </w:r>
          </w:p>
        </w:tc>
        <w:tc>
          <w:tcPr>
            <w:tcW w:w="127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3CBD7F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BdCV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8EBFC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1E071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4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KF688736.1</w:t>
              </w:r>
            </w:hyperlink>
          </w:p>
        </w:tc>
      </w:tr>
      <w:tr w:rsidR="0011382B" w:rsidRPr="0011382B" w14:paraId="130839C6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6D846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CA5E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1F563F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8B481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16E10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5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KF688737.1</w:t>
              </w:r>
            </w:hyperlink>
          </w:p>
        </w:tc>
      </w:tr>
      <w:tr w:rsidR="0011382B" w:rsidRPr="0011382B" w14:paraId="57566A2B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2B5BAB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6885F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E81C3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F2865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D904C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6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KF688738.1</w:t>
              </w:r>
            </w:hyperlink>
          </w:p>
        </w:tc>
      </w:tr>
      <w:tr w:rsidR="0011382B" w:rsidRPr="0011382B" w14:paraId="5CD10998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F0F47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E04218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544EA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5A8F39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551C7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7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KF688739.1</w:t>
              </w:r>
            </w:hyperlink>
          </w:p>
        </w:tc>
      </w:tr>
      <w:tr w:rsidR="0011382B" w:rsidRPr="0011382B" w14:paraId="097DE302" w14:textId="77777777" w:rsidTr="005460AA">
        <w:trPr>
          <w:trHeight w:val="320"/>
        </w:trPr>
        <w:tc>
          <w:tcPr>
            <w:tcW w:w="198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19ECC3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Megabirnavirus</w:t>
            </w:r>
            <w:proofErr w:type="spellEnd"/>
          </w:p>
        </w:tc>
        <w:tc>
          <w:tcPr>
            <w:tcW w:w="39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40D31B8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8" w:history="1"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Rosellinia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</w:t>
              </w:r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ecatrix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</w:t>
              </w:r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megabirnavirus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1</w:t>
              </w:r>
            </w:hyperlink>
          </w:p>
        </w:tc>
        <w:tc>
          <w:tcPr>
            <w:tcW w:w="127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93954A8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RnMBV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191C3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1D2CA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39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3462.1</w:t>
              </w:r>
            </w:hyperlink>
          </w:p>
        </w:tc>
      </w:tr>
      <w:tr w:rsidR="0011382B" w:rsidRPr="0011382B" w14:paraId="418134EE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1CFC9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13CDB4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C754D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0ED63C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D87A1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0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3463.1</w:t>
              </w:r>
            </w:hyperlink>
          </w:p>
        </w:tc>
      </w:tr>
      <w:tr w:rsidR="0011382B" w:rsidRPr="0011382B" w14:paraId="70D8F700" w14:textId="77777777" w:rsidTr="005460AA">
        <w:trPr>
          <w:trHeight w:val="680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D6074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hlegi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E2F84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hlebiopsis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gigantea mycovirus</w:t>
            </w: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br/>
              <w:t>(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hlebiopsis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gigantea large virus 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5AA2F1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gLV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29BC69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2DDF35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1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3999.1</w:t>
              </w:r>
            </w:hyperlink>
          </w:p>
        </w:tc>
      </w:tr>
      <w:tr w:rsidR="0011382B" w:rsidRPr="0011382B" w14:paraId="03A99D14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8B9D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Monociti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4ECDF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Ustilago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maydis virus H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05A8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UmVH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DE49DC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C43BB7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2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3823.1</w:t>
              </w:r>
            </w:hyperlink>
          </w:p>
        </w:tc>
      </w:tr>
      <w:tr w:rsidR="0011382B" w:rsidRPr="0011382B" w14:paraId="5C9F3620" w14:textId="77777777" w:rsidTr="005460AA">
        <w:trPr>
          <w:trHeight w:val="320"/>
        </w:trPr>
        <w:tc>
          <w:tcPr>
            <w:tcW w:w="198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23C5073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Botybirnavirus</w:t>
            </w:r>
            <w:proofErr w:type="spellEnd"/>
          </w:p>
        </w:tc>
        <w:tc>
          <w:tcPr>
            <w:tcW w:w="39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EE72C36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3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Botrytis </w:t>
              </w:r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porri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</w:t>
              </w:r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botybirnavirus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1</w:t>
              </w:r>
            </w:hyperlink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597E4B1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BpBbV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2D224E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9F988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4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7990.1</w:t>
              </w:r>
            </w:hyperlink>
          </w:p>
        </w:tc>
      </w:tr>
      <w:tr w:rsidR="0011382B" w:rsidRPr="0011382B" w14:paraId="5E1618C4" w14:textId="77777777" w:rsidTr="005460AA">
        <w:trPr>
          <w:trHeight w:val="320"/>
        </w:trPr>
        <w:tc>
          <w:tcPr>
            <w:tcW w:w="198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84D00B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2E226B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1EB3658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908EC8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C26D10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5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7991.1</w:t>
              </w:r>
            </w:hyperlink>
          </w:p>
        </w:tc>
      </w:tr>
      <w:tr w:rsidR="0011382B" w:rsidRPr="0011382B" w14:paraId="737B4497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2696EB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Spici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789A7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Spissistilus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festinus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virus 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CA08E4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SpFV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C3E7DF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A33612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6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4359.1</w:t>
              </w:r>
            </w:hyperlink>
          </w:p>
        </w:tc>
      </w:tr>
      <w:tr w:rsidR="0011382B" w:rsidRPr="0011382B" w14:paraId="2C2C70E9" w14:textId="77777777" w:rsidTr="005460AA">
        <w:trPr>
          <w:trHeight w:val="680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C365F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Fusagra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2B7BB1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Fusarium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graminearum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dsRNA mycovirus-3</w:t>
            </w: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br/>
              <w:t xml:space="preserve">(Fusarium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graminearum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virus 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34E94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FgV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E70B10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A0215B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7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3469.1</w:t>
              </w:r>
            </w:hyperlink>
          </w:p>
        </w:tc>
      </w:tr>
      <w:tr w:rsidR="0011382B" w:rsidRPr="0011382B" w14:paraId="79A5284D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F45936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Inse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F39CC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Camponotus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yamaokai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viru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28FE09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CYV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65837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3119E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8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27212.1</w:t>
              </w:r>
            </w:hyperlink>
          </w:p>
        </w:tc>
      </w:tr>
      <w:tr w:rsidR="0011382B" w:rsidRPr="0011382B" w14:paraId="5856CCB4" w14:textId="77777777" w:rsidTr="005460AA">
        <w:trPr>
          <w:trHeight w:val="320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41F02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Ootivirus</w:t>
            </w:r>
            <w:proofErr w:type="spellEnd"/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A61F91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Pythium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olare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RNA virus 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15E800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pRV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72182D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163776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49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40608.1</w:t>
              </w:r>
            </w:hyperlink>
          </w:p>
        </w:tc>
      </w:tr>
      <w:tr w:rsidR="0011382B" w:rsidRPr="0011382B" w14:paraId="50BC7F05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872A5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Leboti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2E9B3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Leptopilina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boulardi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Toti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-like viru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C55FC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LbTV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B9C35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A47A2B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0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25218.2</w:t>
              </w:r>
            </w:hyperlink>
          </w:p>
        </w:tc>
      </w:tr>
      <w:tr w:rsidR="0011382B" w:rsidRPr="0011382B" w14:paraId="2FC46252" w14:textId="77777777" w:rsidTr="005460AA">
        <w:trPr>
          <w:trHeight w:val="320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11BC3B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Megatotivirus</w:t>
            </w:r>
            <w:proofErr w:type="spellEnd"/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6F2788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Rosellinia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necatrix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megatotivirus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1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4C6F3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RnMTV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54410A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4FFA38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1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LC333746.2</w:t>
              </w:r>
            </w:hyperlink>
          </w:p>
        </w:tc>
      </w:tr>
      <w:tr w:rsidR="0011382B" w:rsidRPr="0011382B" w14:paraId="58E450B3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C156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Yadonushi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E3E1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Yado-nushi</w:t>
            </w:r>
            <w:proofErr w:type="spellEnd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 xml:space="preserve"> virus 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146EF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YnV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9B1059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EF1CA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2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40357.1</w:t>
              </w:r>
            </w:hyperlink>
          </w:p>
        </w:tc>
      </w:tr>
      <w:tr w:rsidR="0011382B" w:rsidRPr="0011382B" w14:paraId="0AD3C132" w14:textId="77777777" w:rsidTr="005460AA">
        <w:trPr>
          <w:trHeight w:val="320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80C069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istolvirus</w:t>
            </w:r>
            <w:proofErr w:type="spellEnd"/>
          </w:p>
        </w:tc>
        <w:tc>
          <w:tcPr>
            <w:tcW w:w="39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62758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iscine myocarditis viru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439FC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MCV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553FB4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79AEE3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3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5639.1</w:t>
              </w:r>
            </w:hyperlink>
          </w:p>
        </w:tc>
      </w:tr>
      <w:tr w:rsidR="0011382B" w:rsidRPr="0011382B" w14:paraId="4B0A4FC8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EA6EB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i/>
                <w:iCs/>
                <w:color w:val="000000"/>
                <w:sz w:val="20"/>
                <w:szCs w:val="20"/>
              </w:rPr>
              <w:t>Giardia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562EE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Giardia lamblia viru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515FB5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GLV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D160CB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7B34E0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4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3555.1</w:t>
              </w:r>
            </w:hyperlink>
          </w:p>
        </w:tc>
      </w:tr>
      <w:tr w:rsidR="0011382B" w:rsidRPr="0011382B" w14:paraId="0259C431" w14:textId="77777777" w:rsidTr="005460AA">
        <w:trPr>
          <w:trHeight w:val="320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31684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Artivirus</w:t>
            </w:r>
            <w:proofErr w:type="spellEnd"/>
          </w:p>
        </w:tc>
        <w:tc>
          <w:tcPr>
            <w:tcW w:w="39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37BFA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Penaeid shrimp infectious myonecrosis viru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7FE3D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IMNV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12A86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931A4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5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07915.3</w:t>
              </w:r>
            </w:hyperlink>
          </w:p>
        </w:tc>
      </w:tr>
      <w:tr w:rsidR="0011382B" w:rsidRPr="0011382B" w14:paraId="1BDF90C5" w14:textId="77777777" w:rsidTr="005460AA">
        <w:trPr>
          <w:trHeight w:val="320"/>
        </w:trPr>
        <w:tc>
          <w:tcPr>
            <w:tcW w:w="1985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3890ABC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Alternavirus</w:t>
            </w:r>
            <w:proofErr w:type="spellEnd"/>
          </w:p>
        </w:tc>
        <w:tc>
          <w:tcPr>
            <w:tcW w:w="396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B6DA91C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6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Alternaria </w:t>
              </w:r>
              <w:proofErr w:type="spellStart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alternata</w:t>
              </w:r>
              <w:proofErr w:type="spellEnd"/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 xml:space="preserve"> virus 1</w:t>
              </w:r>
            </w:hyperlink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8FD76B5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AaV1</w:t>
            </w:r>
          </w:p>
        </w:tc>
        <w:tc>
          <w:tcPr>
            <w:tcW w:w="42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BFC7EF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5EEEB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7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0984.1</w:t>
              </w:r>
            </w:hyperlink>
          </w:p>
        </w:tc>
      </w:tr>
      <w:tr w:rsidR="0011382B" w:rsidRPr="0011382B" w14:paraId="1EC4966B" w14:textId="77777777" w:rsidTr="005460AA">
        <w:trPr>
          <w:trHeight w:val="320"/>
        </w:trPr>
        <w:tc>
          <w:tcPr>
            <w:tcW w:w="198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55B73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061A5AC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1D8D47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1B5CF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6897F3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8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0989.1</w:t>
              </w:r>
            </w:hyperlink>
          </w:p>
        </w:tc>
      </w:tr>
      <w:tr w:rsidR="0011382B" w:rsidRPr="0011382B" w14:paraId="7A772003" w14:textId="77777777" w:rsidTr="005460AA">
        <w:trPr>
          <w:trHeight w:val="320"/>
        </w:trPr>
        <w:tc>
          <w:tcPr>
            <w:tcW w:w="198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0E2EA89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C4C55E5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7882102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73C5E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3B8B0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59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0990.1</w:t>
              </w:r>
            </w:hyperlink>
          </w:p>
        </w:tc>
      </w:tr>
      <w:tr w:rsidR="0011382B" w:rsidRPr="0011382B" w14:paraId="0C9382EA" w14:textId="77777777" w:rsidTr="005460AA">
        <w:trPr>
          <w:trHeight w:val="320"/>
        </w:trPr>
        <w:tc>
          <w:tcPr>
            <w:tcW w:w="1985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B5BC54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969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06C69E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FE8F04" w14:textId="77777777" w:rsidR="0011382B" w:rsidRPr="005460AA" w:rsidRDefault="0011382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C14A59" w14:textId="77777777" w:rsidR="0011382B" w:rsidRPr="005460AA" w:rsidRDefault="0011382B" w:rsidP="0011382B">
            <w:pPr>
              <w:jc w:val="right"/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r w:rsidRPr="005460AA"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4DED29" w14:textId="77777777" w:rsidR="0011382B" w:rsidRPr="005460AA" w:rsidRDefault="000D3A8B" w:rsidP="0011382B">
            <w:pPr>
              <w:rPr>
                <w:rFonts w:ascii="Times New Roman" w:eastAsia="Yu Gothic" w:hAnsi="Times New Roman" w:cs="Times New Roman"/>
                <w:color w:val="000000"/>
                <w:sz w:val="20"/>
                <w:szCs w:val="20"/>
              </w:rPr>
            </w:pPr>
            <w:hyperlink r:id="rId60" w:history="1">
              <w:r w:rsidR="0011382B" w:rsidRPr="005460AA">
                <w:rPr>
                  <w:rFonts w:ascii="Times New Roman" w:eastAsia="Yu Gothic" w:hAnsi="Times New Roman" w:cs="Times New Roman"/>
                  <w:color w:val="000000"/>
                  <w:sz w:val="20"/>
                  <w:szCs w:val="20"/>
                </w:rPr>
                <w:t>NC_010991.1</w:t>
              </w:r>
            </w:hyperlink>
          </w:p>
        </w:tc>
      </w:tr>
    </w:tbl>
    <w:p w14:paraId="641FB933" w14:textId="77777777" w:rsidR="000449C7" w:rsidRDefault="000449C7">
      <w:pPr>
        <w:spacing w:before="120" w:after="120"/>
        <w:rPr>
          <w:rFonts w:ascii="Arial" w:hAnsi="Arial" w:cs="Arial"/>
          <w:b/>
        </w:rPr>
        <w:sectPr w:rsidR="000449C7">
          <w:headerReference w:type="default" r:id="rId61"/>
          <w:pgSz w:w="11906" w:h="16838"/>
          <w:pgMar w:top="1440" w:right="1440" w:bottom="1440" w:left="1440" w:header="708" w:footer="0" w:gutter="0"/>
          <w:cols w:space="720"/>
          <w:formProt w:val="0"/>
          <w:docGrid w:linePitch="360"/>
        </w:sectPr>
      </w:pPr>
    </w:p>
    <w:p w14:paraId="45D914F0" w14:textId="613E9CF3" w:rsidR="000449C7" w:rsidRDefault="000449C7" w:rsidP="000449C7">
      <w:pPr>
        <w:rPr>
          <w:rFonts w:ascii="Arial" w:hAnsi="Arial" w:cs="Arial"/>
          <w:sz w:val="22"/>
          <w:szCs w:val="22"/>
        </w:rPr>
      </w:pPr>
    </w:p>
    <w:p w14:paraId="3118D386" w14:textId="471C30A5" w:rsidR="007E0B23" w:rsidRPr="006026B3" w:rsidRDefault="007E0B23" w:rsidP="007E0B23">
      <w:pPr>
        <w:rPr>
          <w:rFonts w:ascii="Arial" w:hAnsi="Arial" w:cs="Arial"/>
          <w:sz w:val="20"/>
          <w:szCs w:val="20"/>
        </w:rPr>
      </w:pPr>
      <w:r w:rsidRPr="006026B3">
        <w:rPr>
          <w:rFonts w:ascii="Arial" w:hAnsi="Arial" w:cs="Arial"/>
          <w:sz w:val="20"/>
          <w:szCs w:val="20"/>
        </w:rPr>
        <w:t xml:space="preserve">Table </w:t>
      </w:r>
      <w:r w:rsidR="006026B3" w:rsidRPr="006026B3">
        <w:rPr>
          <w:rFonts w:ascii="Arial" w:hAnsi="Arial" w:cs="Arial"/>
          <w:sz w:val="20"/>
          <w:szCs w:val="20"/>
        </w:rPr>
        <w:t>2</w:t>
      </w:r>
      <w:r w:rsidRPr="006026B3">
        <w:rPr>
          <w:rFonts w:ascii="Arial" w:hAnsi="Arial" w:cs="Arial"/>
          <w:sz w:val="20"/>
          <w:szCs w:val="20"/>
        </w:rPr>
        <w:t xml:space="preserve">. </w:t>
      </w:r>
      <w:r w:rsidR="006026B3" w:rsidRPr="006026B3">
        <w:rPr>
          <w:rFonts w:ascii="Arial" w:hAnsi="Arial" w:cs="Arial"/>
          <w:sz w:val="20"/>
          <w:szCs w:val="20"/>
        </w:rPr>
        <w:t xml:space="preserve">Origin and meaning of proposed species </w:t>
      </w:r>
      <w:proofErr w:type="gramStart"/>
      <w:r w:rsidR="006026B3" w:rsidRPr="006026B3">
        <w:rPr>
          <w:rFonts w:ascii="Arial" w:hAnsi="Arial" w:cs="Arial"/>
          <w:sz w:val="20"/>
          <w:szCs w:val="20"/>
        </w:rPr>
        <w:t>epithets</w:t>
      </w:r>
      <w:r w:rsidRPr="006026B3">
        <w:rPr>
          <w:rFonts w:ascii="Arial" w:hAnsi="Arial" w:cs="Arial"/>
          <w:sz w:val="20"/>
          <w:szCs w:val="20"/>
        </w:rPr>
        <w:t>.</w:t>
      </w:r>
      <w:r w:rsidR="00E91726" w:rsidRPr="006026B3">
        <w:rPr>
          <w:rFonts w:ascii="Arial" w:hAnsi="Arial" w:cs="Arial"/>
          <w:sz w:val="20"/>
          <w:szCs w:val="20"/>
        </w:rPr>
        <w:t>*</w:t>
      </w:r>
      <w:proofErr w:type="gramEnd"/>
    </w:p>
    <w:p w14:paraId="68A0D95F" w14:textId="77777777" w:rsidR="006026B3" w:rsidRDefault="006026B3" w:rsidP="007E0B23">
      <w:pPr>
        <w:rPr>
          <w:rFonts w:ascii="Arial" w:hAnsi="Arial" w:cs="Arial"/>
          <w:sz w:val="22"/>
          <w:szCs w:val="22"/>
        </w:rPr>
      </w:pPr>
    </w:p>
    <w:tbl>
      <w:tblPr>
        <w:tblW w:w="3000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500"/>
        <w:gridCol w:w="1500"/>
      </w:tblGrid>
      <w:tr w:rsidR="00E91726" w:rsidRPr="00E91726" w14:paraId="50A2D5E3" w14:textId="77777777" w:rsidTr="00A770D7">
        <w:trPr>
          <w:trHeight w:val="400"/>
        </w:trPr>
        <w:tc>
          <w:tcPr>
            <w:tcW w:w="1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6C000D6C" w14:textId="77777777" w:rsidR="00E91726" w:rsidRPr="00A770D7" w:rsidRDefault="00E91726" w:rsidP="00A770D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</w:rPr>
            </w:pPr>
            <w:r w:rsidRPr="00A770D7">
              <w:rPr>
                <w:rFonts w:ascii="Times New Roman" w:eastAsia="Yu Gothic" w:hAnsi="Times New Roman" w:cs="Times New Roman"/>
                <w:color w:val="000000" w:themeColor="text1"/>
              </w:rPr>
              <w:t>Epithet</w:t>
            </w:r>
          </w:p>
        </w:tc>
        <w:tc>
          <w:tcPr>
            <w:tcW w:w="1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BFBFBF" w:themeFill="background1" w:themeFillShade="BF"/>
            <w:noWrap/>
            <w:vAlign w:val="center"/>
            <w:hideMark/>
          </w:tcPr>
          <w:p w14:paraId="590FDD1F" w14:textId="77777777" w:rsidR="00E91726" w:rsidRPr="00A770D7" w:rsidRDefault="00E91726" w:rsidP="00A770D7">
            <w:pPr>
              <w:jc w:val="center"/>
              <w:rPr>
                <w:rFonts w:ascii="Times New Roman" w:eastAsia="Yu Gothic" w:hAnsi="Times New Roman" w:cs="Times New Roman"/>
                <w:color w:val="000000" w:themeColor="text1"/>
              </w:rPr>
            </w:pPr>
            <w:r w:rsidRPr="00A770D7">
              <w:rPr>
                <w:rFonts w:ascii="Times New Roman" w:eastAsia="Yu Gothic" w:hAnsi="Times New Roman" w:cs="Times New Roman"/>
                <w:color w:val="000000" w:themeColor="text1"/>
              </w:rPr>
              <w:t>Meaning</w:t>
            </w:r>
          </w:p>
        </w:tc>
      </w:tr>
      <w:tr w:rsidR="00E91726" w:rsidRPr="00E91726" w14:paraId="19F7196B" w14:textId="77777777" w:rsidTr="00A770D7">
        <w:trPr>
          <w:trHeight w:val="400"/>
        </w:trPr>
        <w:tc>
          <w:tcPr>
            <w:tcW w:w="15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44753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ichi</w:t>
            </w:r>
            <w:proofErr w:type="spellEnd"/>
          </w:p>
        </w:tc>
        <w:tc>
          <w:tcPr>
            <w:tcW w:w="15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0F72B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1</w:t>
            </w:r>
          </w:p>
        </w:tc>
      </w:tr>
      <w:tr w:rsidR="00E91726" w:rsidRPr="00E91726" w14:paraId="72B9CF34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6EDD2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n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E63DC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2</w:t>
            </w:r>
          </w:p>
        </w:tc>
      </w:tr>
      <w:tr w:rsidR="00E91726" w:rsidRPr="00E91726" w14:paraId="710270D8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4EE763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san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FB794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3</w:t>
            </w:r>
          </w:p>
        </w:tc>
      </w:tr>
      <w:tr w:rsidR="00E91726" w:rsidRPr="00E91726" w14:paraId="5D608071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004A2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sh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E7F8F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4</w:t>
            </w:r>
          </w:p>
        </w:tc>
      </w:tr>
      <w:tr w:rsidR="00E91726" w:rsidRPr="00E91726" w14:paraId="3221AC25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2C53AE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go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311E0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5</w:t>
            </w:r>
          </w:p>
        </w:tc>
      </w:tr>
      <w:tr w:rsidR="00E91726" w:rsidRPr="00E91726" w14:paraId="74A6EC7F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5E553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rok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B91D8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6</w:t>
            </w:r>
          </w:p>
        </w:tc>
      </w:tr>
      <w:tr w:rsidR="00E91726" w:rsidRPr="00E91726" w14:paraId="71564159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BCCF5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shich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2A08F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7</w:t>
            </w:r>
          </w:p>
        </w:tc>
      </w:tr>
      <w:tr w:rsidR="00E91726" w:rsidRPr="00E91726" w14:paraId="75873A65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5E467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hachi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FAA5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8</w:t>
            </w:r>
          </w:p>
        </w:tc>
      </w:tr>
      <w:tr w:rsidR="00E91726" w:rsidRPr="00E91726" w14:paraId="3797F2FA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82635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kyu</w:t>
            </w:r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EA04A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9</w:t>
            </w:r>
          </w:p>
        </w:tc>
      </w:tr>
      <w:tr w:rsidR="00E91726" w:rsidRPr="00E91726" w14:paraId="13CB2F04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12E39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72389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10</w:t>
            </w:r>
          </w:p>
        </w:tc>
      </w:tr>
      <w:tr w:rsidR="00E91726" w:rsidRPr="00E91726" w14:paraId="57144346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763AC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ni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17B8AC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20</w:t>
            </w:r>
          </w:p>
        </w:tc>
      </w:tr>
      <w:tr w:rsidR="00E91726" w:rsidRPr="00E91726" w14:paraId="78EF9DA9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5B563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san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C7274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30</w:t>
            </w:r>
          </w:p>
        </w:tc>
      </w:tr>
      <w:tr w:rsidR="00E91726" w:rsidRPr="00E91726" w14:paraId="1054AADF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04E37" w14:textId="40269FE0" w:rsidR="00E91726" w:rsidRPr="00A770D7" w:rsidRDefault="0013650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yon</w:t>
            </w:r>
            <w:r w:rsidR="00E91726"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54429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40</w:t>
            </w:r>
          </w:p>
        </w:tc>
      </w:tr>
      <w:tr w:rsidR="00E91726" w:rsidRPr="00E91726" w14:paraId="1A1EB3FC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BD58D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go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C3FF6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50</w:t>
            </w:r>
          </w:p>
        </w:tc>
      </w:tr>
      <w:tr w:rsidR="00E91726" w:rsidRPr="00E91726" w14:paraId="33C0D647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B8884" w14:textId="77777777" w:rsidR="00E91726" w:rsidRPr="00A770D7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A770D7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roku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0EBBF" w14:textId="77777777" w:rsidR="00E91726" w:rsidRPr="00A770D7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A770D7">
              <w:rPr>
                <w:rFonts w:ascii="Times New Roman" w:eastAsia="Yu Gothic" w:hAnsi="Times New Roman" w:cs="Times New Roman"/>
                <w:color w:val="000000"/>
              </w:rPr>
              <w:t>60</w:t>
            </w:r>
          </w:p>
        </w:tc>
      </w:tr>
      <w:tr w:rsidR="00E91726" w:rsidRPr="006026B3" w14:paraId="1BEC9F77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93E1C" w14:textId="61713175" w:rsidR="00E91726" w:rsidRPr="006026B3" w:rsidRDefault="0025678F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6026B3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nana</w:t>
            </w:r>
            <w:r w:rsidR="00E91726" w:rsidRPr="006026B3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06342" w14:textId="77777777" w:rsidR="00E91726" w:rsidRPr="006026B3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6026B3">
              <w:rPr>
                <w:rFonts w:ascii="Times New Roman" w:eastAsia="Yu Gothic" w:hAnsi="Times New Roman" w:cs="Times New Roman"/>
                <w:color w:val="000000"/>
              </w:rPr>
              <w:t>70</w:t>
            </w:r>
          </w:p>
        </w:tc>
      </w:tr>
      <w:tr w:rsidR="00E91726" w:rsidRPr="006026B3" w14:paraId="775DC1E4" w14:textId="77777777" w:rsidTr="00E91726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AE4C74" w14:textId="77777777" w:rsidR="00E91726" w:rsidRPr="006026B3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6026B3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hachi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7EF22" w14:textId="77777777" w:rsidR="00E91726" w:rsidRPr="006026B3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6026B3">
              <w:rPr>
                <w:rFonts w:ascii="Times New Roman" w:eastAsia="Yu Gothic" w:hAnsi="Times New Roman" w:cs="Times New Roman"/>
                <w:color w:val="000000"/>
              </w:rPr>
              <w:t>80</w:t>
            </w:r>
          </w:p>
        </w:tc>
      </w:tr>
      <w:tr w:rsidR="00E91726" w:rsidRPr="006026B3" w14:paraId="2F5B5461" w14:textId="77777777" w:rsidTr="00A770D7">
        <w:trPr>
          <w:trHeight w:val="400"/>
        </w:trPr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44029" w14:textId="77777777" w:rsidR="00E91726" w:rsidRPr="006026B3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6026B3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kyujy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E5A4E" w14:textId="77777777" w:rsidR="00E91726" w:rsidRPr="006026B3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6026B3">
              <w:rPr>
                <w:rFonts w:ascii="Times New Roman" w:eastAsia="Yu Gothic" w:hAnsi="Times New Roman" w:cs="Times New Roman"/>
                <w:color w:val="000000"/>
              </w:rPr>
              <w:t>90</w:t>
            </w:r>
          </w:p>
        </w:tc>
      </w:tr>
      <w:tr w:rsidR="00E91726" w:rsidRPr="006026B3" w14:paraId="6858C1F8" w14:textId="77777777" w:rsidTr="00A770D7">
        <w:trPr>
          <w:trHeight w:val="400"/>
        </w:trPr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C0D23F" w14:textId="77777777" w:rsidR="00E91726" w:rsidRPr="006026B3" w:rsidRDefault="00E91726">
            <w:pPr>
              <w:rPr>
                <w:rFonts w:ascii="Times New Roman" w:eastAsia="Yu Gothic" w:hAnsi="Times New Roman" w:cs="Times New Roman"/>
                <w:i/>
                <w:iCs/>
                <w:color w:val="000000"/>
              </w:rPr>
            </w:pPr>
            <w:proofErr w:type="spellStart"/>
            <w:r w:rsidRPr="006026B3">
              <w:rPr>
                <w:rFonts w:ascii="Times New Roman" w:eastAsia="Yu Gothic" w:hAnsi="Times New Roman" w:cs="Times New Roman"/>
                <w:i/>
                <w:iCs/>
                <w:color w:val="000000"/>
              </w:rPr>
              <w:t>hyaku</w:t>
            </w:r>
            <w:proofErr w:type="spellEnd"/>
          </w:p>
        </w:tc>
        <w:tc>
          <w:tcPr>
            <w:tcW w:w="1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4E9FE4" w14:textId="77777777" w:rsidR="00E91726" w:rsidRPr="006026B3" w:rsidRDefault="00E91726">
            <w:pPr>
              <w:jc w:val="right"/>
              <w:rPr>
                <w:rFonts w:ascii="Times New Roman" w:eastAsia="Yu Gothic" w:hAnsi="Times New Roman" w:cs="Times New Roman"/>
                <w:color w:val="000000"/>
              </w:rPr>
            </w:pPr>
            <w:r w:rsidRPr="006026B3">
              <w:rPr>
                <w:rFonts w:ascii="Times New Roman" w:eastAsia="Yu Gothic" w:hAnsi="Times New Roman" w:cs="Times New Roman"/>
                <w:color w:val="000000"/>
              </w:rPr>
              <w:t>100</w:t>
            </w:r>
          </w:p>
        </w:tc>
      </w:tr>
    </w:tbl>
    <w:p w14:paraId="5A92EBA3" w14:textId="20CCCB13" w:rsidR="00E91726" w:rsidRPr="006026B3" w:rsidRDefault="00E91726" w:rsidP="007E0B23">
      <w:pPr>
        <w:rPr>
          <w:rFonts w:ascii="Times New Roman" w:hAnsi="Times New Roman" w:cs="Times New Roman"/>
          <w:sz w:val="22"/>
          <w:szCs w:val="22"/>
        </w:rPr>
      </w:pPr>
    </w:p>
    <w:p w14:paraId="6B97508C" w14:textId="21D46A01" w:rsidR="00E91726" w:rsidRPr="006026B3" w:rsidRDefault="00E91726" w:rsidP="00A770D7">
      <w:pPr>
        <w:jc w:val="both"/>
        <w:rPr>
          <w:rFonts w:ascii="Arial" w:hAnsi="Arial" w:cs="Arial"/>
          <w:sz w:val="20"/>
          <w:szCs w:val="20"/>
        </w:rPr>
      </w:pPr>
      <w:r w:rsidRPr="006026B3">
        <w:rPr>
          <w:rFonts w:ascii="Arial" w:hAnsi="Arial" w:cs="Arial"/>
          <w:sz w:val="20"/>
          <w:szCs w:val="20"/>
        </w:rPr>
        <w:t>*</w:t>
      </w:r>
      <w:r w:rsidR="005651B5" w:rsidRPr="006026B3">
        <w:rPr>
          <w:rFonts w:ascii="Arial" w:hAnsi="Arial" w:cs="Arial"/>
          <w:sz w:val="20"/>
          <w:szCs w:val="20"/>
        </w:rPr>
        <w:t xml:space="preserve"> </w:t>
      </w:r>
      <w:r w:rsidR="00093F22" w:rsidRPr="006026B3">
        <w:rPr>
          <w:rFonts w:ascii="Arial" w:hAnsi="Arial" w:cs="Arial"/>
          <w:sz w:val="20"/>
          <w:szCs w:val="20"/>
        </w:rPr>
        <w:t>The epithet</w:t>
      </w:r>
      <w:r w:rsidR="009325CA" w:rsidRPr="006026B3">
        <w:rPr>
          <w:rFonts w:ascii="Arial" w:hAnsi="Arial" w:cs="Arial"/>
          <w:sz w:val="20"/>
          <w:szCs w:val="20"/>
        </w:rPr>
        <w:t>s</w:t>
      </w:r>
      <w:r w:rsidR="00093F22" w:rsidRPr="006026B3">
        <w:rPr>
          <w:rFonts w:ascii="Arial" w:hAnsi="Arial" w:cs="Arial"/>
          <w:sz w:val="20"/>
          <w:szCs w:val="20"/>
        </w:rPr>
        <w:t xml:space="preserve"> </w:t>
      </w:r>
      <w:r w:rsidR="009325CA" w:rsidRPr="006026B3">
        <w:rPr>
          <w:rFonts w:ascii="Arial" w:hAnsi="Arial" w:cs="Arial"/>
          <w:sz w:val="20"/>
          <w:szCs w:val="20"/>
        </w:rPr>
        <w:t>are</w:t>
      </w:r>
      <w:r w:rsidR="00093F22" w:rsidRPr="006026B3">
        <w:rPr>
          <w:rFonts w:ascii="Arial" w:hAnsi="Arial" w:cs="Arial"/>
          <w:sz w:val="20"/>
          <w:szCs w:val="20"/>
        </w:rPr>
        <w:t xml:space="preserve"> derived from Latinized Japanese number</w:t>
      </w:r>
      <w:r w:rsidR="009325CA" w:rsidRPr="006026B3">
        <w:rPr>
          <w:rFonts w:ascii="Arial" w:hAnsi="Arial" w:cs="Arial"/>
          <w:sz w:val="20"/>
          <w:szCs w:val="20"/>
        </w:rPr>
        <w:t>s</w:t>
      </w:r>
      <w:r w:rsidR="00093F22" w:rsidRPr="006026B3">
        <w:rPr>
          <w:rFonts w:ascii="Arial" w:hAnsi="Arial" w:cs="Arial"/>
          <w:sz w:val="20"/>
          <w:szCs w:val="20"/>
        </w:rPr>
        <w:t>. The numbers larger than 10 can be written in the combination of the epithets representing each order of magnitude with a hyphen between the order. For instance, 11 can be written in “</w:t>
      </w:r>
      <w:proofErr w:type="spellStart"/>
      <w:r w:rsidR="00093F22" w:rsidRPr="006026B3">
        <w:rPr>
          <w:rFonts w:ascii="Arial" w:hAnsi="Arial" w:cs="Arial"/>
          <w:i/>
          <w:iCs/>
          <w:sz w:val="20"/>
          <w:szCs w:val="20"/>
        </w:rPr>
        <w:t>jyu-ichi</w:t>
      </w:r>
      <w:proofErr w:type="spellEnd"/>
      <w:r w:rsidR="00093F22" w:rsidRPr="006026B3">
        <w:rPr>
          <w:rFonts w:ascii="Arial" w:hAnsi="Arial" w:cs="Arial"/>
          <w:sz w:val="20"/>
          <w:szCs w:val="20"/>
        </w:rPr>
        <w:t>” and 111 can be written in “</w:t>
      </w:r>
      <w:proofErr w:type="spellStart"/>
      <w:r w:rsidR="00093F22" w:rsidRPr="006026B3">
        <w:rPr>
          <w:rFonts w:ascii="Arial" w:hAnsi="Arial" w:cs="Arial"/>
          <w:i/>
          <w:iCs/>
          <w:sz w:val="20"/>
          <w:szCs w:val="20"/>
        </w:rPr>
        <w:t>hyaku-jyu-ichi</w:t>
      </w:r>
      <w:proofErr w:type="spellEnd"/>
      <w:r w:rsidR="00093F22" w:rsidRPr="006026B3">
        <w:rPr>
          <w:rFonts w:ascii="Arial" w:hAnsi="Arial" w:cs="Arial"/>
          <w:sz w:val="20"/>
          <w:szCs w:val="20"/>
        </w:rPr>
        <w:t>”.</w:t>
      </w:r>
    </w:p>
    <w:p w14:paraId="479DAE69" w14:textId="77777777" w:rsidR="000449C7" w:rsidRPr="006026B3" w:rsidRDefault="000449C7">
      <w:pPr>
        <w:spacing w:before="120" w:after="120"/>
        <w:rPr>
          <w:rFonts w:ascii="Arial" w:hAnsi="Arial" w:cs="Arial"/>
          <w:b/>
          <w:sz w:val="20"/>
          <w:szCs w:val="20"/>
        </w:rPr>
        <w:sectPr w:rsidR="000449C7" w:rsidRPr="006026B3">
          <w:pgSz w:w="11906" w:h="16838"/>
          <w:pgMar w:top="1440" w:right="1440" w:bottom="1440" w:left="1440" w:header="708" w:footer="0" w:gutter="0"/>
          <w:cols w:space="720"/>
          <w:formProt w:val="0"/>
          <w:docGrid w:linePitch="360"/>
        </w:sectPr>
      </w:pPr>
    </w:p>
    <w:p w14:paraId="3437A237" w14:textId="30E4D402" w:rsidR="00A174CC" w:rsidRDefault="008815EE">
      <w:pPr>
        <w:spacing w:before="120"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References</w:t>
      </w:r>
    </w:p>
    <w:p w14:paraId="34B48029" w14:textId="77777777" w:rsidR="00364B0A" w:rsidRPr="0061709F" w:rsidRDefault="00421886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sz w:val="21"/>
          <w:szCs w:val="21"/>
        </w:rPr>
        <w:fldChar w:fldCharType="begin"/>
      </w:r>
      <w:r w:rsidRPr="0061709F">
        <w:rPr>
          <w:sz w:val="21"/>
          <w:szCs w:val="21"/>
        </w:rPr>
        <w:instrText xml:space="preserve"> ADDIN EN.REFLIST </w:instrText>
      </w:r>
      <w:r w:rsidRPr="0061709F">
        <w:rPr>
          <w:sz w:val="21"/>
          <w:szCs w:val="21"/>
        </w:rPr>
        <w:fldChar w:fldCharType="separate"/>
      </w:r>
      <w:r w:rsidR="00364B0A" w:rsidRPr="0061709F">
        <w:rPr>
          <w:noProof/>
          <w:sz w:val="21"/>
          <w:szCs w:val="21"/>
        </w:rPr>
        <w:t xml:space="preserve">Arjona-Lopez, J.M., Telengech, P., Jamal, A., Hisano, S., Kondo, H., Yelin, M.D., Arjona-Girona, M.I., Kanematsu, S., Lopez-Herrera, C., Suzuki, N., 2018. Novel, diverse RNA viruses from Mediterranean isolates of the phytopathogenic fungus, </w:t>
      </w:r>
      <w:r w:rsidR="00364B0A" w:rsidRPr="0061709F">
        <w:rPr>
          <w:i/>
          <w:noProof/>
          <w:sz w:val="21"/>
          <w:szCs w:val="21"/>
        </w:rPr>
        <w:t>Rosellinia necatrix</w:t>
      </w:r>
      <w:r w:rsidR="00364B0A" w:rsidRPr="0061709F">
        <w:rPr>
          <w:noProof/>
          <w:sz w:val="21"/>
          <w:szCs w:val="21"/>
        </w:rPr>
        <w:t>: insights into evolutionary biology of fungal viruses. Environ Microbiol 20, 1464-1483.</w:t>
      </w:r>
    </w:p>
    <w:p w14:paraId="12D3B669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Bozarth, R.F., Koltint, Y., Weissman, M.B., Parker, R.L., Dalton, R.E., Steinlauf, R., 1981. The molecular weight and packaging of dsRNAs in the mycovirus from </w:t>
      </w:r>
      <w:r w:rsidRPr="0061709F">
        <w:rPr>
          <w:i/>
          <w:noProof/>
          <w:sz w:val="21"/>
          <w:szCs w:val="21"/>
        </w:rPr>
        <w:t>Ustilago maydis</w:t>
      </w:r>
      <w:r w:rsidRPr="0061709F">
        <w:rPr>
          <w:noProof/>
          <w:sz w:val="21"/>
          <w:szCs w:val="21"/>
        </w:rPr>
        <w:t xml:space="preserve"> killer strains. Virology 113(2), 492-502.</w:t>
      </w:r>
    </w:p>
    <w:p w14:paraId="6E035045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Cai, G., Krychiw, J.F., Myers, K., Fry, W.E., Hillman, B.I., 2013. A new virus from the plant pathogenic oomycete </w:t>
      </w:r>
      <w:r w:rsidRPr="0061709F">
        <w:rPr>
          <w:i/>
          <w:noProof/>
          <w:sz w:val="21"/>
          <w:szCs w:val="21"/>
        </w:rPr>
        <w:t>Phytophthora infestans</w:t>
      </w:r>
      <w:r w:rsidRPr="0061709F">
        <w:rPr>
          <w:noProof/>
          <w:sz w:val="21"/>
          <w:szCs w:val="21"/>
        </w:rPr>
        <w:t xml:space="preserve"> with an 8 kb dsRNA genome: the sixth member of a proposed new virus genus. Virology 435, 341-349.</w:t>
      </w:r>
    </w:p>
    <w:p w14:paraId="6CC96C5D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Capella-Gutierrez, S., Silla-Martinez, J.M., Gabaldon, T., 2009. trimAl: a tool for automated alignment trimming in large-scale phylogenetic analyses. Bioinformatics 25(15), 1972-1973.</w:t>
      </w:r>
    </w:p>
    <w:p w14:paraId="474614CE" w14:textId="214E7936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  <w:lang w:val="es-ES"/>
        </w:rPr>
      </w:pPr>
      <w:r w:rsidRPr="0061709F">
        <w:rPr>
          <w:noProof/>
          <w:sz w:val="21"/>
          <w:szCs w:val="21"/>
        </w:rPr>
        <w:t xml:space="preserve">Chiba, S., Caston, J.R., Ghabrial, S.A., Suzuki, N., 2018a. ICTV Virus Taxonomy Profile: </w:t>
      </w:r>
      <w:r w:rsidRPr="0061709F">
        <w:rPr>
          <w:i/>
          <w:noProof/>
          <w:sz w:val="21"/>
          <w:szCs w:val="21"/>
        </w:rPr>
        <w:t>Quadriviridae</w:t>
      </w:r>
      <w:r w:rsidRPr="0061709F">
        <w:rPr>
          <w:noProof/>
          <w:sz w:val="21"/>
          <w:szCs w:val="21"/>
        </w:rPr>
        <w:t xml:space="preserve">. </w:t>
      </w:r>
      <w:r w:rsidRPr="00620282">
        <w:rPr>
          <w:noProof/>
          <w:sz w:val="21"/>
          <w:szCs w:val="21"/>
          <w:lang w:val="es-ES"/>
        </w:rPr>
        <w:t>J Gen Virol 99(11), 1480-1481.</w:t>
      </w:r>
    </w:p>
    <w:p w14:paraId="059D206D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  <w:lang w:val="es-ES"/>
        </w:rPr>
      </w:pPr>
      <w:r w:rsidRPr="00620282">
        <w:rPr>
          <w:noProof/>
          <w:sz w:val="21"/>
          <w:szCs w:val="21"/>
          <w:lang w:val="es-ES"/>
        </w:rPr>
        <w:t>Chiba, S., Jamal, A., Suzuki, N., 2018b. First evidence for internal ribosomal entry sites in diverse fungal virus genomes. mBio 9(2), e02350-02317.</w:t>
      </w:r>
    </w:p>
    <w:p w14:paraId="25FD5069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  <w:lang w:val="es-ES"/>
        </w:rPr>
        <w:t xml:space="preserve">Cock, P.J., Antao, T., Chang, J.T., Chapman, B.A., Cox, C.J., Dalke, A., Friedberg, I., Hamelryck, T., Kauff, F., Wilczynski, B., de Hoon, M.J., 2009. </w:t>
      </w:r>
      <w:r w:rsidRPr="0061709F">
        <w:rPr>
          <w:noProof/>
          <w:sz w:val="21"/>
          <w:szCs w:val="21"/>
        </w:rPr>
        <w:t>Biopython: freely available Python tools for computational molecular biology and bioinformatics. Bioinformatics 25(11), 1422-1423. doi: 1410.1093/bioinformatics/btp1163.</w:t>
      </w:r>
    </w:p>
    <w:p w14:paraId="0454FD3F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Das, S., Hisano, S., Eusebio-Cope, A., Kondo, H., Suzuki, N., 2022. A transfectable fusagravirus from a Japanese strain of </w:t>
      </w:r>
      <w:r w:rsidRPr="0061709F">
        <w:rPr>
          <w:i/>
          <w:noProof/>
          <w:sz w:val="21"/>
          <w:szCs w:val="21"/>
        </w:rPr>
        <w:t xml:space="preserve">Cryphonectria carpinicola </w:t>
      </w:r>
      <w:r w:rsidRPr="0061709F">
        <w:rPr>
          <w:noProof/>
          <w:sz w:val="21"/>
          <w:szCs w:val="21"/>
        </w:rPr>
        <w:t xml:space="preserve">with spherical particles. </w:t>
      </w:r>
      <w:r w:rsidRPr="00620282">
        <w:rPr>
          <w:noProof/>
          <w:sz w:val="21"/>
          <w:szCs w:val="21"/>
        </w:rPr>
        <w:t>Viruses 14(8), 1722. doi: 1710.3390/v14081722.</w:t>
      </w:r>
    </w:p>
    <w:p w14:paraId="2523CD66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</w:rPr>
        <w:t xml:space="preserve">Dinman, J.D., Icho, T., Wickner, R.B., 1991. </w:t>
      </w:r>
      <w:r w:rsidRPr="0061709F">
        <w:rPr>
          <w:noProof/>
          <w:sz w:val="21"/>
          <w:szCs w:val="21"/>
        </w:rPr>
        <w:t>A -1 ribosomal frameshift in a double-stranded RNA virus of yeast forms a gag-pol fusion protein. Proc Natl Acad Sci U S A 88, 174-178.</w:t>
      </w:r>
    </w:p>
    <w:p w14:paraId="18189AE5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Fujimura, T., Esteban, R., 2011. Cap-snatching mechanism in yeast L-A double-stranded RNA virus. Proc Natl Acad Sci U S A 108(43), 17667-17671.</w:t>
      </w:r>
    </w:p>
    <w:p w14:paraId="7C943244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Furfine, E.S., Wang, C.C., 1990. Transfection of the </w:t>
      </w:r>
      <w:r w:rsidRPr="0061709F">
        <w:rPr>
          <w:i/>
          <w:noProof/>
          <w:sz w:val="21"/>
          <w:szCs w:val="21"/>
        </w:rPr>
        <w:t>Giardia lamblia</w:t>
      </w:r>
      <w:r w:rsidRPr="0061709F">
        <w:rPr>
          <w:noProof/>
          <w:sz w:val="21"/>
          <w:szCs w:val="21"/>
        </w:rPr>
        <w:t xml:space="preserve"> double-stranded RNA virus into giardia lamblia by electroporation of a single-stranded RNA copy of the viral genome. Mol Cell Biol 10(7), 3659-3662.</w:t>
      </w:r>
    </w:p>
    <w:p w14:paraId="4E6A06E8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Garlapati, S., Wang, C.C., 2004. Identification of a novel internal ribosome entry site in giardiavirus that extends to both sides of the initiation codon. J Biol Chem 279(5), 3389-3397.</w:t>
      </w:r>
    </w:p>
    <w:p w14:paraId="5D989D47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Ghabrial, S., 2008. Totiviruses. In: Mahy, B.W.J., Van Regenmortel, M.H.V. (Eds.), Encyclopedia of Virology, 3rd ed. Vol. 5. Elsevier, Oxford, pp. 163-174.</w:t>
      </w:r>
    </w:p>
    <w:p w14:paraId="2C7F1F7D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Ghabrial, S.A., Nibert, M.L., 2009. </w:t>
      </w:r>
      <w:r w:rsidRPr="0061709F">
        <w:rPr>
          <w:i/>
          <w:noProof/>
          <w:sz w:val="21"/>
          <w:szCs w:val="21"/>
        </w:rPr>
        <w:t>Victorivirus</w:t>
      </w:r>
      <w:r w:rsidRPr="0061709F">
        <w:rPr>
          <w:noProof/>
          <w:sz w:val="21"/>
          <w:szCs w:val="21"/>
        </w:rPr>
        <w:t xml:space="preserve">, a new genus of fungal viruses in the family </w:t>
      </w:r>
      <w:r w:rsidRPr="0061709F">
        <w:rPr>
          <w:i/>
          <w:noProof/>
          <w:sz w:val="21"/>
          <w:szCs w:val="21"/>
        </w:rPr>
        <w:t>Totiviridae</w:t>
      </w:r>
      <w:r w:rsidRPr="0061709F">
        <w:rPr>
          <w:noProof/>
          <w:sz w:val="21"/>
          <w:szCs w:val="21"/>
        </w:rPr>
        <w:t>. Arch Virol 154, 373-379.</w:t>
      </w:r>
    </w:p>
    <w:p w14:paraId="0E1E1AEB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Goodman, R.P., Ghabrial, S.A., Fichorova, R.N., Nibert, M.L., 2011. </w:t>
      </w:r>
      <w:r w:rsidRPr="0061709F">
        <w:rPr>
          <w:i/>
          <w:noProof/>
          <w:sz w:val="21"/>
          <w:szCs w:val="21"/>
        </w:rPr>
        <w:t>Trichomonasvirus</w:t>
      </w:r>
      <w:r w:rsidRPr="0061709F">
        <w:rPr>
          <w:noProof/>
          <w:sz w:val="21"/>
          <w:szCs w:val="21"/>
        </w:rPr>
        <w:t xml:space="preserve">: a new genus of protozoan viruses in the family </w:t>
      </w:r>
      <w:r w:rsidRPr="0061709F">
        <w:rPr>
          <w:i/>
          <w:noProof/>
          <w:sz w:val="21"/>
          <w:szCs w:val="21"/>
        </w:rPr>
        <w:t>Totiviridae</w:t>
      </w:r>
      <w:r w:rsidRPr="0061709F">
        <w:rPr>
          <w:noProof/>
          <w:sz w:val="21"/>
          <w:szCs w:val="21"/>
        </w:rPr>
        <w:t>. Arch Virol 156, 171-179.</w:t>
      </w:r>
    </w:p>
    <w:p w14:paraId="2C5481C8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Haugland, O., Mikalsen, A.B., Nilsen, P., Lindmo, K., Thu, B.J., Eliassen, T.M., Roos, N., Rode, M., Evensen, O., 2011. Cardiomyopathy syndrome of atlantic salmon (</w:t>
      </w:r>
      <w:r w:rsidRPr="0061709F">
        <w:rPr>
          <w:i/>
          <w:noProof/>
          <w:sz w:val="21"/>
          <w:szCs w:val="21"/>
        </w:rPr>
        <w:t xml:space="preserve">Salmo salar </w:t>
      </w:r>
      <w:r w:rsidRPr="0061709F">
        <w:rPr>
          <w:noProof/>
          <w:sz w:val="21"/>
          <w:szCs w:val="21"/>
        </w:rPr>
        <w:t xml:space="preserve">L.) is caused by a double-stranded RNA virus of the </w:t>
      </w:r>
      <w:r w:rsidRPr="0061709F">
        <w:rPr>
          <w:i/>
          <w:noProof/>
          <w:sz w:val="21"/>
          <w:szCs w:val="21"/>
        </w:rPr>
        <w:t>Totiviridae</w:t>
      </w:r>
      <w:r w:rsidRPr="0061709F">
        <w:rPr>
          <w:noProof/>
          <w:sz w:val="21"/>
          <w:szCs w:val="21"/>
        </w:rPr>
        <w:t xml:space="preserve"> family. J Virol 85(11), 5275-5286.</w:t>
      </w:r>
    </w:p>
    <w:p w14:paraId="4861E51D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Hillman, B.I., Cohen, A.B., 2021. Totiviruses (</w:t>
      </w:r>
      <w:r w:rsidRPr="0061709F">
        <w:rPr>
          <w:i/>
          <w:noProof/>
          <w:sz w:val="21"/>
          <w:szCs w:val="21"/>
        </w:rPr>
        <w:t>Totiviridae</w:t>
      </w:r>
      <w:r w:rsidRPr="0061709F">
        <w:rPr>
          <w:noProof/>
          <w:sz w:val="21"/>
          <w:szCs w:val="21"/>
        </w:rPr>
        <w:t>). In: Bamford, D., Zuckerman, M. (Eds.), Encyclopedia of Virology, 4th edn. Vol. 3. Elsevier, Oxford, pp. doi:10.1016/B1978-012374410-012374414.012300518-012374415.</w:t>
      </w:r>
    </w:p>
    <w:p w14:paraId="07AEDAEE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Hisano, S., Zhang, R., Faruk, M.I., Kondo, H., Suzuki, N., 2018. A neo-virus lifestyle exhibited by a (+)ssRNA virus hosted in an unrelated dsRNA virus: Taxonomic and evolutionary considerations. </w:t>
      </w:r>
      <w:r w:rsidRPr="00620282">
        <w:rPr>
          <w:noProof/>
          <w:sz w:val="21"/>
          <w:szCs w:val="21"/>
        </w:rPr>
        <w:t>Virus Res 244, 75-83.</w:t>
      </w:r>
    </w:p>
    <w:p w14:paraId="28681B0A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</w:rPr>
        <w:t xml:space="preserve">Hoang, D.T., Chernomor, O., von Haeseler, A., Minh, B.Q., Vinh, L.S., 2018. </w:t>
      </w:r>
      <w:r w:rsidRPr="0061709F">
        <w:rPr>
          <w:noProof/>
          <w:sz w:val="21"/>
          <w:szCs w:val="21"/>
        </w:rPr>
        <w:t>UFBoot2: Improving the Ultrafast Bootstrap Approximation. Mol Biol Evol 35(2), 518-522.</w:t>
      </w:r>
    </w:p>
    <w:p w14:paraId="46DC2DCF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Ito, T., Suzaki, K., Nakano, M., 2013. Genetic characterization of novel putative rhabdovirus and dsRNA virus from Japanese persimmon. J Gen Virol 94(Pt 8), 1917-1921.</w:t>
      </w:r>
    </w:p>
    <w:p w14:paraId="6B199D4F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Jia, J.C., Mu, F., Fu, Y.P., Cheng, J.S., Lin, Y., Li, B., Jiang, D.H., Xie, J.T., 2022. A capsidless virus Is trans-encapsidated by a bisegmented botybirnavirus. Journal of Virology 96(9), e0029622.</w:t>
      </w:r>
    </w:p>
    <w:p w14:paraId="7CBE7FE8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Kalyaanamoorthy, S., Minh, B.Q., Wong, T.K.F., von Haeseler, A., Jermiin, L.S., 2017. ModelFinder: fast model selection for accurate phylogenetic estimates. Nat Methods 14(6), 587-589.</w:t>
      </w:r>
    </w:p>
    <w:p w14:paraId="2C1A67B1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</w:rPr>
        <w:lastRenderedPageBreak/>
        <w:t xml:space="preserve">Kang, J., Wu, J., Bruenn, J.A., Park, C., 2001. </w:t>
      </w:r>
      <w:r w:rsidRPr="0061709F">
        <w:rPr>
          <w:noProof/>
          <w:sz w:val="21"/>
          <w:szCs w:val="21"/>
        </w:rPr>
        <w:t>The H1 double-stranded RNA genome of Ustilago maydis virus-H1 encodes a polyprotein that contains structural motifs for capsid polypeptide, papain-like protease, and RNA-dependent RNA polymerase. Virus Res 76(2), 183-189.</w:t>
      </w:r>
    </w:p>
    <w:p w14:paraId="08AABC14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  <w:lang w:val="pl-PL"/>
        </w:rPr>
      </w:pPr>
      <w:r w:rsidRPr="0061709F">
        <w:rPr>
          <w:noProof/>
          <w:sz w:val="21"/>
          <w:szCs w:val="21"/>
        </w:rPr>
        <w:t xml:space="preserve">Kanhayuwa, L., Kotta-Loizou, I., Ozkan, S., Gunning, A.P., Coutts, R.H., 2015. A novel mycovirus from </w:t>
      </w:r>
      <w:r w:rsidRPr="0061709F">
        <w:rPr>
          <w:i/>
          <w:noProof/>
          <w:sz w:val="21"/>
          <w:szCs w:val="21"/>
        </w:rPr>
        <w:t>Aspergillus fumigatus</w:t>
      </w:r>
      <w:r w:rsidRPr="0061709F">
        <w:rPr>
          <w:noProof/>
          <w:sz w:val="21"/>
          <w:szCs w:val="21"/>
        </w:rPr>
        <w:t xml:space="preserve"> contains four unique dsRNAs as its genome and is infectious as dsRNA. </w:t>
      </w:r>
      <w:r w:rsidRPr="00620282">
        <w:rPr>
          <w:noProof/>
          <w:sz w:val="21"/>
          <w:szCs w:val="21"/>
          <w:lang w:val="pl-PL"/>
        </w:rPr>
        <w:t>Proc Natl Acad Sci U S A 112(29), 9100-9105.</w:t>
      </w:r>
    </w:p>
    <w:p w14:paraId="7EC50CB3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  <w:lang w:val="pl-PL"/>
        </w:rPr>
        <w:t xml:space="preserve">Katoh, K., Rozewicki, J., Yamada, K.D., 2019. </w:t>
      </w:r>
      <w:r w:rsidRPr="0061709F">
        <w:rPr>
          <w:noProof/>
          <w:sz w:val="21"/>
          <w:szCs w:val="21"/>
        </w:rPr>
        <w:t>MAFFT online service: multiple sequence alignment, interactive sequence choice and visualization. Brief Bioinform 20(4), 1160-1166.</w:t>
      </w:r>
    </w:p>
    <w:p w14:paraId="5524A234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Kotta-Loizou, I., Caston, J.R., Coutts, R.H.A., Hillman, B.I., Jiang, D., Kim, D.H., Moriyama, H., Suzuki, N., ICTV Report, C., 2020. ICTV virus taxonomy profile: </w:t>
      </w:r>
      <w:r w:rsidRPr="0061709F">
        <w:rPr>
          <w:i/>
          <w:noProof/>
          <w:sz w:val="21"/>
          <w:szCs w:val="21"/>
        </w:rPr>
        <w:t>Chrysoviridae</w:t>
      </w:r>
      <w:r w:rsidRPr="0061709F">
        <w:rPr>
          <w:noProof/>
          <w:sz w:val="21"/>
          <w:szCs w:val="21"/>
        </w:rPr>
        <w:t>. J Gen Virol 99, 19-20.</w:t>
      </w:r>
    </w:p>
    <w:p w14:paraId="65A4E35F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Kotta-Loizou, I., Wu, C.F., Moriyama, H., Coutts, R.H.A., 2022. Create a new family (</w:t>
      </w:r>
      <w:r w:rsidRPr="0061709F">
        <w:rPr>
          <w:i/>
          <w:noProof/>
          <w:sz w:val="21"/>
          <w:szCs w:val="21"/>
        </w:rPr>
        <w:t>Alternaviridae</w:t>
      </w:r>
      <w:r w:rsidRPr="0061709F">
        <w:rPr>
          <w:noProof/>
          <w:sz w:val="21"/>
          <w:szCs w:val="21"/>
        </w:rPr>
        <w:t>) accommodating one new genus (</w:t>
      </w:r>
      <w:r w:rsidRPr="0061709F">
        <w:rPr>
          <w:i/>
          <w:noProof/>
          <w:sz w:val="21"/>
          <w:szCs w:val="21"/>
        </w:rPr>
        <w:t>Alternavirus</w:t>
      </w:r>
      <w:r w:rsidRPr="0061709F">
        <w:rPr>
          <w:noProof/>
          <w:sz w:val="21"/>
          <w:szCs w:val="21"/>
        </w:rPr>
        <w:t>) and five new species. Taxonomy Proposals. International Committee on Taxonomy of Viruses, 2022.2001F.Alternaviridae_newfam.zip.</w:t>
      </w:r>
    </w:p>
    <w:p w14:paraId="4DB7B00B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Koyama, S., Urayama, S., Ohmatsu, T., Sassa, Y., Sakai, C., Takata, M., Hayashi, S., Nagai, M., Furuya, T., Moriyama, H., Satoh, T., Ono, S., Mizutani, T., 2015. Identification, characterization and full-length sequence analysis of a novel dsRNA virus isolated from the arboreal ant </w:t>
      </w:r>
      <w:r w:rsidRPr="0061709F">
        <w:rPr>
          <w:i/>
          <w:noProof/>
          <w:sz w:val="21"/>
          <w:szCs w:val="21"/>
        </w:rPr>
        <w:t>Camponotus yamaokai</w:t>
      </w:r>
      <w:r w:rsidRPr="0061709F">
        <w:rPr>
          <w:noProof/>
          <w:sz w:val="21"/>
          <w:szCs w:val="21"/>
        </w:rPr>
        <w:t>. J Gen Virol 96(Pt 7), 1930-1937.</w:t>
      </w:r>
    </w:p>
    <w:p w14:paraId="1E59FCC7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Kozlakidis, Z., Hacker, C.V., Bradley, D., Jamal, A., Phoon, X., Webber, J., Brasier, C.M., Buck, K.W., Coutts, R.H., 2009. Molecular characterisation of two novel double-stranded RNA elements from </w:t>
      </w:r>
      <w:r w:rsidRPr="0061709F">
        <w:rPr>
          <w:i/>
          <w:noProof/>
          <w:sz w:val="21"/>
          <w:szCs w:val="21"/>
        </w:rPr>
        <w:t>Phlebiopsis gigantea</w:t>
      </w:r>
      <w:r w:rsidRPr="0061709F">
        <w:rPr>
          <w:noProof/>
          <w:sz w:val="21"/>
          <w:szCs w:val="21"/>
        </w:rPr>
        <w:t>. Virus Genes 39, 132-136.</w:t>
      </w:r>
    </w:p>
    <w:p w14:paraId="7EFD02F7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Li, H., Havens, W.M., Nibert, M.L., Ghabrial, S.A., 2011. RNA sequence determinants of a coupled termination-reinitiation strategy for downstream open reading frame translation in Helminthosporium victoriae virus 190S and other victoriviruses (Family </w:t>
      </w:r>
      <w:r w:rsidRPr="0061709F">
        <w:rPr>
          <w:i/>
          <w:noProof/>
          <w:sz w:val="21"/>
          <w:szCs w:val="21"/>
        </w:rPr>
        <w:t>Totiviridae</w:t>
      </w:r>
      <w:r w:rsidRPr="0061709F">
        <w:rPr>
          <w:noProof/>
          <w:sz w:val="21"/>
          <w:szCs w:val="21"/>
        </w:rPr>
        <w:t>). J Virol 85, 7343-7352.</w:t>
      </w:r>
    </w:p>
    <w:p w14:paraId="0B7A71B3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Lim, J.M., Jamal, A., Phoon, X., Korhonen, K., Coutts, R.H., 2011. Incidence of Phlebiopsis gigantea large virus-1 in a collection of Phlebiopsis gigantea isolates. Arch Virol 156(11), 2091-2094.</w:t>
      </w:r>
    </w:p>
    <w:p w14:paraId="36860C3F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Liu, H., Fu, Y., Xie, J., Cheng, J., Ghabrial, S.A., Li, G., Peng, Y., Yi, X., Jiang, D., 2012. Evolutionary genomics of mycovirus-related dsRNA viruses reveals cross-family horizontal gene transfer and evolution of diverse viral lineages. BMC Evol Biol 12, 91.</w:t>
      </w:r>
    </w:p>
    <w:p w14:paraId="637C7454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Liu, L.J., Wang, Q.H., Cheng, J.S., Fu, Y.P., Jiang, D.H., Xie, J.T., 2015. Molecular characterization of a bipartite double-stranded RNA virus and its satellite like RNA co-infecting the phytopathogenic fungus Sclerotinia sclerotiorum. Front Microbiol 6.</w:t>
      </w:r>
    </w:p>
    <w:p w14:paraId="462AA385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Magae, Y., 2012. Molecular characterization of a novel mycovirus in the cultivated mushroom, Lentinula edodes. Virol J 9, 60.</w:t>
      </w:r>
    </w:p>
    <w:p w14:paraId="539F0281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Martinez, J., Lepetit, D., Ravallec, M., Fleury, F., Varaldi, J., 2016. Additional heritable virus in the parasitic wasp </w:t>
      </w:r>
      <w:r w:rsidRPr="0061709F">
        <w:rPr>
          <w:i/>
          <w:noProof/>
          <w:sz w:val="21"/>
          <w:szCs w:val="21"/>
        </w:rPr>
        <w:t>Leptopilina boulardi</w:t>
      </w:r>
      <w:r w:rsidRPr="0061709F">
        <w:rPr>
          <w:noProof/>
          <w:sz w:val="21"/>
          <w:szCs w:val="21"/>
        </w:rPr>
        <w:t>: prevalence, transmission and phenotypic effects. J Gen Virol 97(2), 523-535.</w:t>
      </w:r>
    </w:p>
    <w:p w14:paraId="2A623543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Matthews, R.E.F., 1982. Classification and nomenclature of viruses. Fourth report of the International Committee on Taxonomy of Viruses. </w:t>
      </w:r>
      <w:r w:rsidRPr="00620282">
        <w:rPr>
          <w:noProof/>
          <w:sz w:val="21"/>
          <w:szCs w:val="21"/>
        </w:rPr>
        <w:t>Intervirology 17, 1-199.</w:t>
      </w:r>
    </w:p>
    <w:p w14:paraId="7DFE8A2A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</w:rPr>
        <w:t xml:space="preserve">Minh, B.Q., Schmidt, H.A., Chernomor, O., Schrempf, D., Woodhams, M.D., von Haeseler, A., Lanfear, R., 2020. </w:t>
      </w:r>
      <w:r w:rsidRPr="0061709F">
        <w:rPr>
          <w:noProof/>
          <w:sz w:val="21"/>
          <w:szCs w:val="21"/>
        </w:rPr>
        <w:t>IQ-TREE 2: New models and efficient methods for phylogenetic inference in the genomic era. Mol Biol Evol 37(5), 1530-1534.</w:t>
      </w:r>
    </w:p>
    <w:p w14:paraId="1D01F96A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  <w:lang w:val="it-IT"/>
        </w:rPr>
      </w:pPr>
      <w:r w:rsidRPr="0061709F">
        <w:rPr>
          <w:noProof/>
          <w:sz w:val="21"/>
          <w:szCs w:val="21"/>
        </w:rPr>
        <w:t xml:space="preserve">Mor, S.K., Phelps, N.B., 2016. Detection and molecular characterization of a novel piscine-myocarditis-like virus from baitfish in the USA. </w:t>
      </w:r>
      <w:r w:rsidRPr="00620282">
        <w:rPr>
          <w:noProof/>
          <w:sz w:val="21"/>
          <w:szCs w:val="21"/>
          <w:lang w:val="it-IT"/>
        </w:rPr>
        <w:t>Arch Virol 161(7), 1925-1931.</w:t>
      </w:r>
    </w:p>
    <w:p w14:paraId="723C1605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  <w:lang w:val="it-IT"/>
        </w:rPr>
      </w:pPr>
      <w:r w:rsidRPr="00620282">
        <w:rPr>
          <w:noProof/>
          <w:sz w:val="21"/>
          <w:szCs w:val="21"/>
          <w:lang w:val="it-IT"/>
        </w:rPr>
        <w:t xml:space="preserve">Nerva, L., Garcia, J.F., Favaretto, F., Giudice, G., Moffa, L., Sandrini, M., Cantu, D., Zanzotto, A., Gardiman, M., Velasco, R., Gambino, G., Chitarra, W., 2022. </w:t>
      </w:r>
      <w:r w:rsidRPr="0061709F">
        <w:rPr>
          <w:noProof/>
          <w:sz w:val="21"/>
          <w:szCs w:val="21"/>
        </w:rPr>
        <w:t xml:space="preserve">The hidden world within plants: metatranscriptomics unveils the complexity of wood microbiomes. </w:t>
      </w:r>
      <w:r w:rsidRPr="00620282">
        <w:rPr>
          <w:noProof/>
          <w:sz w:val="21"/>
          <w:szCs w:val="21"/>
          <w:lang w:val="it-IT"/>
        </w:rPr>
        <w:t>Journal of Experimental Botany 73(8), 2682-2697.</w:t>
      </w:r>
    </w:p>
    <w:p w14:paraId="71AF8F49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  <w:lang w:val="it-IT"/>
        </w:rPr>
        <w:t xml:space="preserve">Ottati, S., Chiapello, M., Galetto, L., Bosco, D., Marzachi, C., Abba, S., 2020. </w:t>
      </w:r>
      <w:r w:rsidRPr="0061709F">
        <w:rPr>
          <w:noProof/>
          <w:sz w:val="21"/>
          <w:szCs w:val="21"/>
        </w:rPr>
        <w:t xml:space="preserve">New viral sequences identified in the Flavescence doree phytoplasma vector </w:t>
      </w:r>
      <w:r w:rsidRPr="0061709F">
        <w:rPr>
          <w:i/>
          <w:noProof/>
          <w:sz w:val="21"/>
          <w:szCs w:val="21"/>
        </w:rPr>
        <w:t>Scaphoideus titanus</w:t>
      </w:r>
      <w:r w:rsidRPr="0061709F">
        <w:rPr>
          <w:noProof/>
          <w:sz w:val="21"/>
          <w:szCs w:val="21"/>
        </w:rPr>
        <w:t>. Viruses 12(3), 287. doi:210.3390/v12030287.</w:t>
      </w:r>
    </w:p>
    <w:p w14:paraId="3B405B6A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Petrzik, K., Sarkisova, T., Stary, J., Koloniuk, I., Hrabakova, L., Kubesova, O., 2016. Molecular characterization of a new monopartite dsRNA mycovirus from mycorrhizal </w:t>
      </w:r>
      <w:r w:rsidRPr="0061709F">
        <w:rPr>
          <w:i/>
          <w:noProof/>
          <w:sz w:val="21"/>
          <w:szCs w:val="21"/>
        </w:rPr>
        <w:t xml:space="preserve">Thelephora terrestris </w:t>
      </w:r>
      <w:r w:rsidRPr="0061709F">
        <w:rPr>
          <w:noProof/>
          <w:sz w:val="21"/>
          <w:szCs w:val="21"/>
        </w:rPr>
        <w:t>(Ehrh.) and its detection in soil oribatid mites (Acari: Oribatida). Virology 489, 12-19.</w:t>
      </w:r>
    </w:p>
    <w:p w14:paraId="1FBA48FE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Poimala, A., Vainio, E.J., 2020. Complete genome sequence of a novel toti-like virus from the plant-pathogenic oomycete </w:t>
      </w:r>
      <w:r w:rsidRPr="0061709F">
        <w:rPr>
          <w:i/>
          <w:noProof/>
          <w:sz w:val="21"/>
          <w:szCs w:val="21"/>
        </w:rPr>
        <w:t>Phytophthora cactorum</w:t>
      </w:r>
      <w:r w:rsidRPr="0061709F">
        <w:rPr>
          <w:noProof/>
          <w:sz w:val="21"/>
          <w:szCs w:val="21"/>
        </w:rPr>
        <w:t>. Arch Virol 165(7), 1679-1682.</w:t>
      </w:r>
    </w:p>
    <w:p w14:paraId="1D5B20C2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lastRenderedPageBreak/>
        <w:t>Poulos, B.T., Tang, K.F., Pantoja, C.R., Bonami, J.R., Lightner, D.V., 2006. Purification and characterization of infectious myonecrosis virus of penaeid shrimp. J Gen Virol 87(Pt 4), 987-996.</w:t>
      </w:r>
    </w:p>
    <w:p w14:paraId="0B317B0C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Ramirez-Martinez, M.M., Bennett, A.J., Dunn, C.D., Yuill, T.M., Goldberg, T.L., 2021. Bat flies of the family Streblidae (Diptera: Hippoboscoidea) host relatives of medically and agriculturally important “bat-associated" viruses. </w:t>
      </w:r>
      <w:r w:rsidRPr="00620282">
        <w:rPr>
          <w:noProof/>
          <w:sz w:val="21"/>
          <w:szCs w:val="21"/>
        </w:rPr>
        <w:t>Viruses 13(5), 860. doi: 810.3390/v13050860.</w:t>
      </w:r>
    </w:p>
    <w:p w14:paraId="652A8FBD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</w:rPr>
        <w:t xml:space="preserve">Ran, H., Liu, L., Li, B., Cheng, J., Fu, Y., Jiang, D., Xie, J., 2016. </w:t>
      </w:r>
      <w:r w:rsidRPr="0061709F">
        <w:rPr>
          <w:noProof/>
          <w:sz w:val="21"/>
          <w:szCs w:val="21"/>
        </w:rPr>
        <w:t xml:space="preserve">Co-infection of a hypovirulent isolate of </w:t>
      </w:r>
      <w:r w:rsidRPr="0061709F">
        <w:rPr>
          <w:i/>
          <w:noProof/>
          <w:sz w:val="21"/>
          <w:szCs w:val="21"/>
        </w:rPr>
        <w:t xml:space="preserve">Sclerotinia sclerotiorum </w:t>
      </w:r>
      <w:r w:rsidRPr="0061709F">
        <w:rPr>
          <w:noProof/>
          <w:sz w:val="21"/>
          <w:szCs w:val="21"/>
        </w:rPr>
        <w:t>with a new botybirnavirus and a strain of a mitovirus. Virol J 13, 92-101.</w:t>
      </w:r>
    </w:p>
    <w:p w14:paraId="217FAD8E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Revets, H., Dekegel, D., Deleersnijder, W., De Jonckheere, J., Peeters, J., Leysen, E., Hamers, R., 1989. Identification of virus-like particles in</w:t>
      </w:r>
      <w:r w:rsidRPr="0061709F">
        <w:rPr>
          <w:i/>
          <w:noProof/>
          <w:sz w:val="21"/>
          <w:szCs w:val="21"/>
        </w:rPr>
        <w:t xml:space="preserve"> Eimeria stiedae</w:t>
      </w:r>
      <w:r w:rsidRPr="0061709F">
        <w:rPr>
          <w:noProof/>
          <w:sz w:val="21"/>
          <w:szCs w:val="21"/>
        </w:rPr>
        <w:t>. Mol Biochem Parasitol 36(3), 209-215.</w:t>
      </w:r>
    </w:p>
    <w:p w14:paraId="712D7244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Sa Antunes, T.F., Amaral, R.J., Ventura, J.A., Godinho, M.T., Amaral, J.G., Souza, F.O., Zerbini, P.A., Zerbini, F.M., Fernandes, P.M., 2016. The dsRNA virus papaya Meleira virus and an ssRNA virus are associated with papaya sticky disease. PLoS One 11(5), e0155240.</w:t>
      </w:r>
    </w:p>
    <w:p w14:paraId="630B581B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Sandlund, L., Mor, S.K., Singh, V.K., Padhi, S.K., Phelps, N.B.D., Nylund, S., Mikalsen, A.B., 2021. Comparative molecular characterization of novel and known piscine toti-like viruses. Viruses 13(6), 1063. doi: 1010.3390/v13061063.</w:t>
      </w:r>
    </w:p>
    <w:p w14:paraId="3F660C9F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Sasai, S., Tamura, K., Tojo, M., Herrero, M.L., Hoshino, T., Ohki, S.T., Mochizuki, T., 2018. A novel non-segmented double-stranded RNA virus from an Arctic isolate of </w:t>
      </w:r>
      <w:r w:rsidRPr="0061709F">
        <w:rPr>
          <w:i/>
          <w:noProof/>
          <w:sz w:val="21"/>
          <w:szCs w:val="21"/>
        </w:rPr>
        <w:t>Pythium polare</w:t>
      </w:r>
      <w:r w:rsidRPr="0061709F">
        <w:rPr>
          <w:noProof/>
          <w:sz w:val="21"/>
          <w:szCs w:val="21"/>
        </w:rPr>
        <w:t>. Virology 522, 234-243.</w:t>
      </w:r>
    </w:p>
    <w:p w14:paraId="53236F2E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Sato, Y., Caston, J.R., Suzuki, N., 2018. The biological attributes, genome architecture and packaging of diverse multi-component fungal viruses. Curr Opin Virol 33, 55-65.</w:t>
      </w:r>
    </w:p>
    <w:p w14:paraId="0EEC6446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Sato, Y., Hisano, S., Lopez-Herrera, C.J., Kondo, H., Suzuki, N., 2022. Three-layered complex interactions among capsidless (+)ssRNA yadokariviruses, dsRNA viruses, and a fungus. mBio 13, e0168522.</w:t>
      </w:r>
    </w:p>
    <w:p w14:paraId="37D9E36B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Sato, Y., Miyazaki, N., Kanematsu, S., Xie, J., Ghabrial, S.A., Hillman, B.I., Suzuki, N., Ictv Report, C., 2019. ICTV Virus Taxonomy Profile: </w:t>
      </w:r>
      <w:r w:rsidRPr="0061709F">
        <w:rPr>
          <w:i/>
          <w:noProof/>
          <w:sz w:val="21"/>
          <w:szCs w:val="21"/>
        </w:rPr>
        <w:t>Megabirnaviridae</w:t>
      </w:r>
      <w:r w:rsidRPr="0061709F">
        <w:rPr>
          <w:noProof/>
          <w:sz w:val="21"/>
          <w:szCs w:val="21"/>
        </w:rPr>
        <w:t>. J Gen Virol 100(9), 1269-1270.</w:t>
      </w:r>
    </w:p>
    <w:p w14:paraId="3BD18BAD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Shamsi, W., Sato, Y., Jamal, A., Shahi, S., Kondo, H., Suzuki, N., Bhatti, M.F., 2019. Molecular and biological characterization of a novel botybirnavirus identified from a Pakistani isolate of </w:t>
      </w:r>
      <w:r w:rsidRPr="0061709F">
        <w:rPr>
          <w:i/>
          <w:noProof/>
          <w:sz w:val="21"/>
          <w:szCs w:val="21"/>
        </w:rPr>
        <w:t>Alternaria alternata</w:t>
      </w:r>
      <w:r w:rsidRPr="0061709F">
        <w:rPr>
          <w:noProof/>
          <w:sz w:val="21"/>
          <w:szCs w:val="21"/>
        </w:rPr>
        <w:t>. Virus Res 263, 119-128.</w:t>
      </w:r>
    </w:p>
    <w:p w14:paraId="07DFD39E" w14:textId="77777777" w:rsidR="00364B0A" w:rsidRPr="00620282" w:rsidRDefault="00364B0A" w:rsidP="00364B0A">
      <w:pPr>
        <w:pStyle w:val="EndNoteBibliography"/>
        <w:ind w:left="720" w:hanging="720"/>
        <w:rPr>
          <w:noProof/>
          <w:sz w:val="21"/>
          <w:szCs w:val="21"/>
          <w:lang w:val="nb-NO"/>
        </w:rPr>
      </w:pPr>
      <w:r w:rsidRPr="0061709F">
        <w:rPr>
          <w:noProof/>
          <w:sz w:val="21"/>
          <w:szCs w:val="21"/>
        </w:rPr>
        <w:t xml:space="preserve">Sievers, F., Wilm, A., Dineen, D., Gibson, T.J., Karplus, K., Li, W., Lopez, R., McWilliam, H., Remmert, M., Soding, J., Thompson, J.D., Higgins, D.G., 2011. Fast, scalable generation of high-quality protein multiple sequence alignments using Clustal Omega. </w:t>
      </w:r>
      <w:r w:rsidRPr="00620282">
        <w:rPr>
          <w:noProof/>
          <w:sz w:val="21"/>
          <w:szCs w:val="21"/>
          <w:lang w:val="nb-NO"/>
        </w:rPr>
        <w:t>Mol Syst Biol 7, 539.</w:t>
      </w:r>
    </w:p>
    <w:p w14:paraId="236B23F2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  <w:lang w:val="nb-NO"/>
        </w:rPr>
        <w:t xml:space="preserve">Spear, A., Sisterson, M.S., Yokomi, R., Stenger, D.C., 2010. </w:t>
      </w:r>
      <w:r w:rsidRPr="0061709F">
        <w:rPr>
          <w:noProof/>
          <w:sz w:val="21"/>
          <w:szCs w:val="21"/>
        </w:rPr>
        <w:t>Plant-feeding insects harbor double-stranded RNA viruses encoding a novel proline-alanine rich protein and a polymerase distantly related to that of fungal viruses. Virology 404, 304-311.</w:t>
      </w:r>
    </w:p>
    <w:p w14:paraId="49A114AB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Tighe, A.J., Ruane, N.M., Carlsson, J., 2022. Potential origins of fish toti-like viruses in invertebrates. J Gen Virol 103(9), doi: 10.1099/jgv.1090.001775.</w:t>
      </w:r>
    </w:p>
    <w:p w14:paraId="412ED364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Viljakainen, L., Holmberg, I., Abril, S., Jurvansuu, J., 2018. Viruses of invasive Argentine ants from the European Main supercolony: characterization, interactions and evolution. J Gen Virol 99(8), 1129-1140.</w:t>
      </w:r>
    </w:p>
    <w:p w14:paraId="42D2088B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Wagih, O., 2017. ggseqlogo: a versatile R package for drawing sequence logos. Bioinformatics 33(22), 3645-3647.</w:t>
      </w:r>
    </w:p>
    <w:p w14:paraId="3D9F3181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Wang, A.L., Wang, C.C., 1991. Viruses of the protozoa. Annu Rev Microbiol 45, 251-263.</w:t>
      </w:r>
    </w:p>
    <w:p w14:paraId="7F114DB3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Wang, A.L., Yang, H.M., Shen, K.A., Wang, C.C., 1993. Giardiavirus double-stranded RNA genome encodes a capsid polypeptide and a gag-pol-like fusion protein by a translation frameshift. Proc Natl Acad Sci U S A 90(18), 8595-8599.</w:t>
      </w:r>
    </w:p>
    <w:p w14:paraId="5F5C2475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Wang, H., de Matos Filipe, D., Okamoto, K., 2022. A full-length infectious cDNA clone of a dsRNA totivirus-like virus. Virology 576, 127-133.</w:t>
      </w:r>
    </w:p>
    <w:p w14:paraId="2D68FCCA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Wang, L., Zhang, J.Z., Zhang, H.L., Qiu, D.W., Guo, L.H., 2016. Two novel relative double-stranded RNA mycoviruses infecting </w:t>
      </w:r>
      <w:r w:rsidRPr="0061709F">
        <w:rPr>
          <w:i/>
          <w:noProof/>
          <w:sz w:val="21"/>
          <w:szCs w:val="21"/>
        </w:rPr>
        <w:t>Fusarium poae</w:t>
      </w:r>
      <w:r w:rsidRPr="0061709F">
        <w:rPr>
          <w:noProof/>
          <w:sz w:val="21"/>
          <w:szCs w:val="21"/>
        </w:rPr>
        <w:t xml:space="preserve"> strain SX63. International Journal of Molecular Sciences 17(5), 641.</w:t>
      </w:r>
    </w:p>
    <w:p w14:paraId="3157D411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Wickner, R.B., Fujimura, T., Esteban, R., 2013. Viruses and prions of </w:t>
      </w:r>
      <w:r w:rsidRPr="0061709F">
        <w:rPr>
          <w:i/>
          <w:noProof/>
          <w:sz w:val="21"/>
          <w:szCs w:val="21"/>
        </w:rPr>
        <w:t>Saccharomyces cerevisiae</w:t>
      </w:r>
      <w:r w:rsidRPr="0061709F">
        <w:rPr>
          <w:noProof/>
          <w:sz w:val="21"/>
          <w:szCs w:val="21"/>
        </w:rPr>
        <w:t>. Adv Virus Res 86, 1-36.</w:t>
      </w:r>
    </w:p>
    <w:p w14:paraId="3FFE8D39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Wickner, R.B., Ghabrial, S.A., Nibert, M.L., Patterson, J.L., Wang, C.C., 2011. Family </w:t>
      </w:r>
      <w:r w:rsidRPr="0061709F">
        <w:rPr>
          <w:i/>
          <w:noProof/>
          <w:sz w:val="21"/>
          <w:szCs w:val="21"/>
        </w:rPr>
        <w:t>Totiviridae</w:t>
      </w:r>
      <w:r w:rsidRPr="0061709F">
        <w:rPr>
          <w:noProof/>
          <w:sz w:val="21"/>
          <w:szCs w:val="21"/>
        </w:rPr>
        <w:t>. In: King, A.M.Q., Adams, M.J., Carstens, E.B., Lefkowits, E.J. (Eds.), Virus Taxonomy: Ninth Report of the International Committee for the Taxonomy of Viruses. Elsevier, Academic Press, New York, pp. 639-650.</w:t>
      </w:r>
    </w:p>
    <w:p w14:paraId="43BA4CBA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lastRenderedPageBreak/>
        <w:t xml:space="preserve">Won, H.K., Park, S.J., Kim, D.K., Shin, M.J., Kim, N., Lee, S.H., Kwon, Y.C., Ko, H.K., Ro, H.S., Lee, H.S., 2013. Isolation and characterization of a mycovirus in </w:t>
      </w:r>
      <w:r w:rsidRPr="0061709F">
        <w:rPr>
          <w:i/>
          <w:noProof/>
          <w:sz w:val="21"/>
          <w:szCs w:val="21"/>
        </w:rPr>
        <w:t>Lentinula edodes</w:t>
      </w:r>
      <w:r w:rsidRPr="0061709F">
        <w:rPr>
          <w:noProof/>
          <w:sz w:val="21"/>
          <w:szCs w:val="21"/>
        </w:rPr>
        <w:t>. J Microbiol 51(1), 118-122.</w:t>
      </w:r>
    </w:p>
    <w:p w14:paraId="6CB751BB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20282">
        <w:rPr>
          <w:noProof/>
          <w:sz w:val="21"/>
          <w:szCs w:val="21"/>
        </w:rPr>
        <w:t xml:space="preserve">Wu, M., Jin, F., Zhang, J., Yang, L., Jiang, D., Li, G., 2012. </w:t>
      </w:r>
      <w:r w:rsidRPr="0061709F">
        <w:rPr>
          <w:noProof/>
          <w:sz w:val="21"/>
          <w:szCs w:val="21"/>
        </w:rPr>
        <w:t xml:space="preserve">Characterization of a novel bipartite double-stranded RNA mycovirus conferring hypovirulence in the phytopathogenic fungus </w:t>
      </w:r>
      <w:r w:rsidRPr="0061709F">
        <w:rPr>
          <w:i/>
          <w:noProof/>
          <w:sz w:val="21"/>
          <w:szCs w:val="21"/>
        </w:rPr>
        <w:t>Botrytis porri</w:t>
      </w:r>
      <w:r w:rsidRPr="0061709F">
        <w:rPr>
          <w:noProof/>
          <w:sz w:val="21"/>
          <w:szCs w:val="21"/>
        </w:rPr>
        <w:t>. J Virol 86, 6605-6619.</w:t>
      </w:r>
    </w:p>
    <w:p w14:paraId="318D57FB" w14:textId="7927785C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Wu, M.D., Li, G.Q., 2013 A new mycovirus species, Botrytis porri botybirnavirus 1, in a new family, Botybirnaviridae. . Taxonomy Proposals. International Committee on Taxonomy of Viruses, </w:t>
      </w:r>
      <w:hyperlink r:id="rId62" w:history="1">
        <w:r w:rsidRPr="0061709F">
          <w:rPr>
            <w:rStyle w:val="Hyperlink"/>
            <w:noProof/>
            <w:sz w:val="21"/>
            <w:szCs w:val="21"/>
          </w:rPr>
          <w:t>https://ictv.global/filebrowser/download/5881</w:t>
        </w:r>
      </w:hyperlink>
      <w:r w:rsidRPr="0061709F">
        <w:rPr>
          <w:noProof/>
          <w:sz w:val="21"/>
          <w:szCs w:val="21"/>
        </w:rPr>
        <w:t>.</w:t>
      </w:r>
    </w:p>
    <w:p w14:paraId="28255600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Xiang, J., Fu, M., Hong, N., Zhai, L., Xiao, F., Wang, G., 2017. Characterization of a novel botybirnavirus isolated from a phytopathogenic </w:t>
      </w:r>
      <w:r w:rsidRPr="0061709F">
        <w:rPr>
          <w:i/>
          <w:noProof/>
          <w:sz w:val="21"/>
          <w:szCs w:val="21"/>
        </w:rPr>
        <w:t>Alternaria</w:t>
      </w:r>
      <w:r w:rsidRPr="0061709F">
        <w:rPr>
          <w:noProof/>
          <w:sz w:val="21"/>
          <w:szCs w:val="21"/>
        </w:rPr>
        <w:t xml:space="preserve"> fungus. Arch Virol 162(12), 3907-3911.</w:t>
      </w:r>
    </w:p>
    <w:p w14:paraId="6D2A78BD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Xin, C., Wu, B., Li, J., Gong, P., Yang, J., Li, H., Cai, X., Zhang, X., 2016. Complete genome sequence and evolution analysis of Eimeria stiedai RNA virus 1, a novel member of the family </w:t>
      </w:r>
      <w:r w:rsidRPr="0061709F">
        <w:rPr>
          <w:i/>
          <w:noProof/>
          <w:sz w:val="21"/>
          <w:szCs w:val="21"/>
        </w:rPr>
        <w:t>Totiviridae</w:t>
      </w:r>
      <w:r w:rsidRPr="0061709F">
        <w:rPr>
          <w:noProof/>
          <w:sz w:val="21"/>
          <w:szCs w:val="21"/>
        </w:rPr>
        <w:t>. Arch Virol 161(12), 3571-3576.</w:t>
      </w:r>
    </w:p>
    <w:p w14:paraId="11BAF426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Yang, S., Mao, Q., Wang, Y., He, J., Yang, J., Chen, X., Xiao, Y., He, Y., Zhao, M., Lu, J., Yang, Z., Dai, Z., Liu, Q., Yao, Y., Lu, X., Li, H., Zhou, R., Zeng, J., Li, W., Zhou, C., Wang, X., Shen, Q., Xu, H., Deng, X., Delwart, E., Shan, T., Zhang, W., 2022. Expanding known viral diversity in plants: virome of 161 species alongside an ancient canal. Environ Microbiome 17(1), 58. doi: 10.1186/s40793-40022-00453-x.</w:t>
      </w:r>
    </w:p>
    <w:p w14:paraId="3F3B067E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Yu, G.C., Smith, D.K., Zhu, H.C., Guan, Y., Lam, T.T.Y., 2017. GGTREE: an R package for visualization and annotation of phylogenetic trees with their covariates and other associated data. Methods Ecol Evol 8(1), 28-36.</w:t>
      </w:r>
    </w:p>
    <w:p w14:paraId="7AE25D7C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Zhai, Y., Attoui, H., Mohd Jaafar, F., Wang, H.Q., Cao, Y.X., Fan, S.P., Sun, Y.X., Liu, L.D., Mertens, P.P., Meng, W.S., Wang, D., Liang, G., 2010. Isolation and full-length sequence analysis of Armigeres subalbatus totivirus, the first totivirus isolate from mosquitoes representing a proposed novel genus (Artivirus) of the family </w:t>
      </w:r>
      <w:r w:rsidRPr="0061709F">
        <w:rPr>
          <w:i/>
          <w:noProof/>
          <w:sz w:val="21"/>
          <w:szCs w:val="21"/>
        </w:rPr>
        <w:t>Totiviridae</w:t>
      </w:r>
      <w:r w:rsidRPr="0061709F">
        <w:rPr>
          <w:noProof/>
          <w:sz w:val="21"/>
          <w:szCs w:val="21"/>
        </w:rPr>
        <w:t>. J Gen Virol 91(Pt 11), 2836-2845.</w:t>
      </w:r>
    </w:p>
    <w:p w14:paraId="1B48D889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 xml:space="preserve">Zhang, P., Liu, W., Cao, M., Massart, S., Wang, X., 2018. Two novel totiviruses in the white-backed planthopper, </w:t>
      </w:r>
      <w:r w:rsidRPr="0061709F">
        <w:rPr>
          <w:i/>
          <w:noProof/>
          <w:sz w:val="21"/>
          <w:szCs w:val="21"/>
        </w:rPr>
        <w:t>Sogatella furcifera</w:t>
      </w:r>
      <w:r w:rsidRPr="0061709F">
        <w:rPr>
          <w:noProof/>
          <w:sz w:val="21"/>
          <w:szCs w:val="21"/>
        </w:rPr>
        <w:t>. J Gen Virol 99(5), 710-716.</w:t>
      </w:r>
    </w:p>
    <w:p w14:paraId="4215783B" w14:textId="77777777" w:rsidR="00364B0A" w:rsidRPr="0061709F" w:rsidRDefault="00364B0A" w:rsidP="00364B0A">
      <w:pPr>
        <w:pStyle w:val="EndNoteBibliography"/>
        <w:ind w:left="720" w:hanging="720"/>
        <w:rPr>
          <w:noProof/>
          <w:sz w:val="21"/>
          <w:szCs w:val="21"/>
        </w:rPr>
      </w:pPr>
      <w:r w:rsidRPr="0061709F">
        <w:rPr>
          <w:noProof/>
          <w:sz w:val="21"/>
          <w:szCs w:val="21"/>
        </w:rPr>
        <w:t>Zhang, R., Hisano, S., Tani, A., Kondo, H., Kanematsu, S., Suzuki, N., 2016. A capsidless ssRNA virus hosted by an unrelated dsRNA virus. Nat Microbiol 1, 15001 doi:15010.11038/NMICROBIOL.12015.15001.</w:t>
      </w:r>
    </w:p>
    <w:p w14:paraId="5556E8C1" w14:textId="54A7BD49" w:rsidR="00A174CC" w:rsidRDefault="00421886">
      <w:r w:rsidRPr="0061709F">
        <w:rPr>
          <w:sz w:val="21"/>
          <w:szCs w:val="21"/>
        </w:rPr>
        <w:fldChar w:fldCharType="end"/>
      </w:r>
    </w:p>
    <w:sectPr w:rsidR="00A174CC">
      <w:pgSz w:w="11906" w:h="16838"/>
      <w:pgMar w:top="1440" w:right="1440" w:bottom="1440" w:left="1440" w:header="708" w:footer="0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5F46D4" w14:textId="77777777" w:rsidR="001A59A8" w:rsidRDefault="001A59A8">
      <w:r>
        <w:separator/>
      </w:r>
    </w:p>
  </w:endnote>
  <w:endnote w:type="continuationSeparator" w:id="0">
    <w:p w14:paraId="20633979" w14:textId="77777777" w:rsidR="001A59A8" w:rsidRDefault="001A59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Times New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Liberation Sans">
    <w:altName w:val="Arial"/>
    <w:panose1 w:val="020B0604020202020204"/>
    <w:charset w:val="01"/>
    <w:family w:val="swiss"/>
    <w:pitch w:val="variable"/>
  </w:font>
  <w:font w:name="PingFang SC">
    <w:panose1 w:val="020B0400000000000000"/>
    <w:charset w:val="86"/>
    <w:family w:val="swiss"/>
    <w:pitch w:val="variable"/>
    <w:sig w:usb0="A00002FF" w:usb1="7ACFFDFB" w:usb2="00000017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ED1E78" w14:textId="77777777" w:rsidR="001A59A8" w:rsidRDefault="001A59A8">
      <w:r>
        <w:separator/>
      </w:r>
    </w:p>
  </w:footnote>
  <w:footnote w:type="continuationSeparator" w:id="0">
    <w:p w14:paraId="2844C566" w14:textId="77777777" w:rsidR="001A59A8" w:rsidRDefault="001A59A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3EB404" w14:textId="47BE39BC" w:rsidR="00A174CC" w:rsidRDefault="00437970">
    <w:pPr>
      <w:pStyle w:val="Header"/>
      <w:jc w:val="right"/>
    </w:pPr>
    <w:r>
      <w:t>April</w:t>
    </w:r>
    <w:r w:rsidR="008815EE">
      <w:t xml:space="preserve"> 202</w:t>
    </w:r>
    <w:r>
      <w:t>3</w:t>
    </w:r>
  </w:p>
  <w:p w14:paraId="798CCB4D" w14:textId="77777777" w:rsidR="00A174CC" w:rsidRDefault="00A174C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C6062C" w14:textId="77777777" w:rsidR="00AD3234" w:rsidRDefault="00AD3234">
    <w:pPr>
      <w:pStyle w:val="Header"/>
      <w:jc w:val="right"/>
    </w:pPr>
    <w:r>
      <w:t>April 2023</w:t>
    </w:r>
  </w:p>
  <w:p w14:paraId="53E7B181" w14:textId="77777777" w:rsidR="00AD3234" w:rsidRDefault="00AD323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EC50B6"/>
    <w:multiLevelType w:val="hybridMultilevel"/>
    <w:tmpl w:val="3BD6E260"/>
    <w:lvl w:ilvl="0" w:tplc="BA643D5A">
      <w:numFmt w:val="bullet"/>
      <w:lvlText w:val="・"/>
      <w:lvlJc w:val="left"/>
      <w:pPr>
        <w:ind w:left="360" w:hanging="360"/>
      </w:pPr>
      <w:rPr>
        <w:rFonts w:ascii="MS PGothic" w:eastAsia="MS PGothic" w:hAnsi="MS PGothic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3B6E2C31"/>
    <w:multiLevelType w:val="hybridMultilevel"/>
    <w:tmpl w:val="1346B9EE"/>
    <w:lvl w:ilvl="0" w:tplc="BA643D5A">
      <w:numFmt w:val="bullet"/>
      <w:lvlText w:val="・"/>
      <w:lvlJc w:val="left"/>
      <w:pPr>
        <w:ind w:left="360" w:hanging="360"/>
      </w:pPr>
      <w:rPr>
        <w:rFonts w:ascii="MS PGothic" w:eastAsia="MS PGothic" w:hAnsi="MS PGothic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45895761"/>
    <w:multiLevelType w:val="multilevel"/>
    <w:tmpl w:val="B7608EB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462F35F8"/>
    <w:multiLevelType w:val="hybridMultilevel"/>
    <w:tmpl w:val="22EAC48A"/>
    <w:lvl w:ilvl="0" w:tplc="65A4B43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519E5B42"/>
    <w:multiLevelType w:val="hybridMultilevel"/>
    <w:tmpl w:val="96C0C2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59410F9"/>
    <w:multiLevelType w:val="multilevel"/>
    <w:tmpl w:val="B18CCFB6"/>
    <w:lvl w:ilvl="0">
      <w:start w:val="1"/>
      <w:numFmt w:val="none"/>
      <w:suff w:val="nothing"/>
      <w:lvlText w:val="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num w:numId="1" w16cid:durableId="1596354172">
    <w:abstractNumId w:val="2"/>
  </w:num>
  <w:num w:numId="2" w16cid:durableId="1176191213">
    <w:abstractNumId w:val="5"/>
  </w:num>
  <w:num w:numId="3" w16cid:durableId="675690150">
    <w:abstractNumId w:val="4"/>
  </w:num>
  <w:num w:numId="4" w16cid:durableId="874197410">
    <w:abstractNumId w:val="3"/>
  </w:num>
  <w:num w:numId="5" w16cid:durableId="476609823">
    <w:abstractNumId w:val="1"/>
  </w:num>
  <w:num w:numId="6" w16cid:durableId="20403549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9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irus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axvzaptapr5s0etdenps2rbraerpv9waedd&quot;&gt;Untitled Library-Converted&lt;record-ids&gt;&lt;item&gt;93&lt;/item&gt;&lt;item&gt;127&lt;/item&gt;&lt;item&gt;922&lt;/item&gt;&lt;item&gt;930&lt;/item&gt;&lt;item&gt;960&lt;/item&gt;&lt;item&gt;1018&lt;/item&gt;&lt;item&gt;1020&lt;/item&gt;&lt;item&gt;1023&lt;/item&gt;&lt;item&gt;1029&lt;/item&gt;&lt;item&gt;1069&lt;/item&gt;&lt;item&gt;1106&lt;/item&gt;&lt;item&gt;1107&lt;/item&gt;&lt;item&gt;1204&lt;/item&gt;&lt;item&gt;1212&lt;/item&gt;&lt;item&gt;1361&lt;/item&gt;&lt;item&gt;1376&lt;/item&gt;&lt;item&gt;1377&lt;/item&gt;&lt;item&gt;1382&lt;/item&gt;&lt;item&gt;1397&lt;/item&gt;&lt;item&gt;1399&lt;/item&gt;&lt;item&gt;1402&lt;/item&gt;&lt;item&gt;1520&lt;/item&gt;&lt;item&gt;1525&lt;/item&gt;&lt;item&gt;1552&lt;/item&gt;&lt;item&gt;1605&lt;/item&gt;&lt;item&gt;1629&lt;/item&gt;&lt;item&gt;1665&lt;/item&gt;&lt;item&gt;1735&lt;/item&gt;&lt;item&gt;1740&lt;/item&gt;&lt;item&gt;1766&lt;/item&gt;&lt;item&gt;1782&lt;/item&gt;&lt;item&gt;1813&lt;/item&gt;&lt;item&gt;1816&lt;/item&gt;&lt;item&gt;1921&lt;/item&gt;&lt;item&gt;1947&lt;/item&gt;&lt;item&gt;1957&lt;/item&gt;&lt;item&gt;1991&lt;/item&gt;&lt;item&gt;2078&lt;/item&gt;&lt;item&gt;2112&lt;/item&gt;&lt;item&gt;2179&lt;/item&gt;&lt;item&gt;2326&lt;/item&gt;&lt;item&gt;2327&lt;/item&gt;&lt;item&gt;2398&lt;/item&gt;&lt;item&gt;2711&lt;/item&gt;&lt;item&gt;2789&lt;/item&gt;&lt;item&gt;2797&lt;/item&gt;&lt;item&gt;2804&lt;/item&gt;&lt;item&gt;2833&lt;/item&gt;&lt;item&gt;2835&lt;/item&gt;&lt;item&gt;2970&lt;/item&gt;&lt;item&gt;2971&lt;/item&gt;&lt;item&gt;2972&lt;/item&gt;&lt;item&gt;2974&lt;/item&gt;&lt;item&gt;2975&lt;/item&gt;&lt;item&gt;2976&lt;/item&gt;&lt;item&gt;2977&lt;/item&gt;&lt;item&gt;2978&lt;/item&gt;&lt;item&gt;2979&lt;/item&gt;&lt;item&gt;2980&lt;/item&gt;&lt;item&gt;2982&lt;/item&gt;&lt;item&gt;2983&lt;/item&gt;&lt;item&gt;2984&lt;/item&gt;&lt;item&gt;2985&lt;/item&gt;&lt;item&gt;2986&lt;/item&gt;&lt;item&gt;2987&lt;/item&gt;&lt;item&gt;2990&lt;/item&gt;&lt;item&gt;2991&lt;/item&gt;&lt;item&gt;2998&lt;/item&gt;&lt;item&gt;2999&lt;/item&gt;&lt;item&gt;3000&lt;/item&gt;&lt;item&gt;3001&lt;/item&gt;&lt;item&gt;3002&lt;/item&gt;&lt;item&gt;3003&lt;/item&gt;&lt;item&gt;3004&lt;/item&gt;&lt;/record-ids&gt;&lt;/item&gt;&lt;/Libraries&gt;"/>
  </w:docVars>
  <w:rsids>
    <w:rsidRoot w:val="00A174CC"/>
    <w:rsid w:val="000007D2"/>
    <w:rsid w:val="000250B8"/>
    <w:rsid w:val="00035A87"/>
    <w:rsid w:val="000449C7"/>
    <w:rsid w:val="00047782"/>
    <w:rsid w:val="000535DE"/>
    <w:rsid w:val="000731B8"/>
    <w:rsid w:val="00074D6E"/>
    <w:rsid w:val="00085050"/>
    <w:rsid w:val="00093F22"/>
    <w:rsid w:val="00097277"/>
    <w:rsid w:val="000A146A"/>
    <w:rsid w:val="000B1CA5"/>
    <w:rsid w:val="000B70A4"/>
    <w:rsid w:val="000B7B41"/>
    <w:rsid w:val="000B7EF1"/>
    <w:rsid w:val="000D3A8B"/>
    <w:rsid w:val="000F4618"/>
    <w:rsid w:val="000F51F4"/>
    <w:rsid w:val="000F7067"/>
    <w:rsid w:val="0011382B"/>
    <w:rsid w:val="0011382C"/>
    <w:rsid w:val="00114E7B"/>
    <w:rsid w:val="00116479"/>
    <w:rsid w:val="00123621"/>
    <w:rsid w:val="00124E8A"/>
    <w:rsid w:val="0013113D"/>
    <w:rsid w:val="0013533A"/>
    <w:rsid w:val="00136506"/>
    <w:rsid w:val="001405B9"/>
    <w:rsid w:val="00141133"/>
    <w:rsid w:val="00141D77"/>
    <w:rsid w:val="00143AB1"/>
    <w:rsid w:val="0015016F"/>
    <w:rsid w:val="001505F8"/>
    <w:rsid w:val="00157407"/>
    <w:rsid w:val="00160253"/>
    <w:rsid w:val="00167FBC"/>
    <w:rsid w:val="00175689"/>
    <w:rsid w:val="00182BE3"/>
    <w:rsid w:val="00186478"/>
    <w:rsid w:val="00192F91"/>
    <w:rsid w:val="001A24C4"/>
    <w:rsid w:val="001A2D1E"/>
    <w:rsid w:val="001A59A8"/>
    <w:rsid w:val="001A7043"/>
    <w:rsid w:val="001B0BC2"/>
    <w:rsid w:val="001B1C68"/>
    <w:rsid w:val="001B3C0B"/>
    <w:rsid w:val="001B4526"/>
    <w:rsid w:val="001B5BAF"/>
    <w:rsid w:val="001B5BB3"/>
    <w:rsid w:val="001C0797"/>
    <w:rsid w:val="001C0944"/>
    <w:rsid w:val="001C6F20"/>
    <w:rsid w:val="001D3419"/>
    <w:rsid w:val="001E1934"/>
    <w:rsid w:val="001E328A"/>
    <w:rsid w:val="001F38B2"/>
    <w:rsid w:val="001F40FB"/>
    <w:rsid w:val="001F48B3"/>
    <w:rsid w:val="00207E8D"/>
    <w:rsid w:val="00207FF3"/>
    <w:rsid w:val="00210044"/>
    <w:rsid w:val="00211F6A"/>
    <w:rsid w:val="00220E9B"/>
    <w:rsid w:val="00226482"/>
    <w:rsid w:val="00236AD8"/>
    <w:rsid w:val="00242955"/>
    <w:rsid w:val="0025205D"/>
    <w:rsid w:val="002539AA"/>
    <w:rsid w:val="0025678F"/>
    <w:rsid w:val="00256F2D"/>
    <w:rsid w:val="002575F6"/>
    <w:rsid w:val="00280963"/>
    <w:rsid w:val="00292EDC"/>
    <w:rsid w:val="002A1445"/>
    <w:rsid w:val="002A1F85"/>
    <w:rsid w:val="002B7A46"/>
    <w:rsid w:val="002C021D"/>
    <w:rsid w:val="002C701F"/>
    <w:rsid w:val="002D45AC"/>
    <w:rsid w:val="002E0DAF"/>
    <w:rsid w:val="002F2D30"/>
    <w:rsid w:val="002F4E07"/>
    <w:rsid w:val="002F7BAB"/>
    <w:rsid w:val="00302DAD"/>
    <w:rsid w:val="00306527"/>
    <w:rsid w:val="00320478"/>
    <w:rsid w:val="003339AD"/>
    <w:rsid w:val="003364FA"/>
    <w:rsid w:val="0034171D"/>
    <w:rsid w:val="00350A26"/>
    <w:rsid w:val="0036099E"/>
    <w:rsid w:val="00362A37"/>
    <w:rsid w:val="00364B0A"/>
    <w:rsid w:val="00371776"/>
    <w:rsid w:val="0037243A"/>
    <w:rsid w:val="00376C2F"/>
    <w:rsid w:val="00381D45"/>
    <w:rsid w:val="0038604D"/>
    <w:rsid w:val="0039188E"/>
    <w:rsid w:val="003963FA"/>
    <w:rsid w:val="003A46D8"/>
    <w:rsid w:val="003A7685"/>
    <w:rsid w:val="003B2F53"/>
    <w:rsid w:val="003B712E"/>
    <w:rsid w:val="003D1067"/>
    <w:rsid w:val="003D13D0"/>
    <w:rsid w:val="003E1AEA"/>
    <w:rsid w:val="003F1CB8"/>
    <w:rsid w:val="003F1DC6"/>
    <w:rsid w:val="003F2D76"/>
    <w:rsid w:val="003F4299"/>
    <w:rsid w:val="003F5057"/>
    <w:rsid w:val="00403FBA"/>
    <w:rsid w:val="00405C65"/>
    <w:rsid w:val="004103C1"/>
    <w:rsid w:val="00421886"/>
    <w:rsid w:val="0043110C"/>
    <w:rsid w:val="00435E00"/>
    <w:rsid w:val="0043662F"/>
    <w:rsid w:val="00437970"/>
    <w:rsid w:val="0044630B"/>
    <w:rsid w:val="00446867"/>
    <w:rsid w:val="004547FB"/>
    <w:rsid w:val="004610A8"/>
    <w:rsid w:val="004662FD"/>
    <w:rsid w:val="00481476"/>
    <w:rsid w:val="00481D15"/>
    <w:rsid w:val="0049325B"/>
    <w:rsid w:val="00496E9D"/>
    <w:rsid w:val="004A13D6"/>
    <w:rsid w:val="004A2383"/>
    <w:rsid w:val="004B1B88"/>
    <w:rsid w:val="004B1C23"/>
    <w:rsid w:val="004B6E89"/>
    <w:rsid w:val="004D4A98"/>
    <w:rsid w:val="004D621D"/>
    <w:rsid w:val="004E04DC"/>
    <w:rsid w:val="004E0EE8"/>
    <w:rsid w:val="004E200C"/>
    <w:rsid w:val="004E7E66"/>
    <w:rsid w:val="004F00C7"/>
    <w:rsid w:val="004F0EC4"/>
    <w:rsid w:val="004F3196"/>
    <w:rsid w:val="004F5CEA"/>
    <w:rsid w:val="00507D38"/>
    <w:rsid w:val="0052444C"/>
    <w:rsid w:val="00525AAE"/>
    <w:rsid w:val="005302B7"/>
    <w:rsid w:val="0054074C"/>
    <w:rsid w:val="00543F86"/>
    <w:rsid w:val="005460AA"/>
    <w:rsid w:val="0055695D"/>
    <w:rsid w:val="005651B5"/>
    <w:rsid w:val="00565B59"/>
    <w:rsid w:val="00566C07"/>
    <w:rsid w:val="00573F3D"/>
    <w:rsid w:val="005A310F"/>
    <w:rsid w:val="005A54C3"/>
    <w:rsid w:val="005A7A31"/>
    <w:rsid w:val="005B2810"/>
    <w:rsid w:val="005B599C"/>
    <w:rsid w:val="005C4177"/>
    <w:rsid w:val="005D5765"/>
    <w:rsid w:val="005E04AD"/>
    <w:rsid w:val="006026B3"/>
    <w:rsid w:val="0061516F"/>
    <w:rsid w:val="0061709F"/>
    <w:rsid w:val="00620282"/>
    <w:rsid w:val="006327A5"/>
    <w:rsid w:val="006344E2"/>
    <w:rsid w:val="00634A50"/>
    <w:rsid w:val="00642C29"/>
    <w:rsid w:val="00651398"/>
    <w:rsid w:val="00654AF4"/>
    <w:rsid w:val="00654BFD"/>
    <w:rsid w:val="00655CAD"/>
    <w:rsid w:val="006603BE"/>
    <w:rsid w:val="00664082"/>
    <w:rsid w:val="00681400"/>
    <w:rsid w:val="006916EF"/>
    <w:rsid w:val="006A5684"/>
    <w:rsid w:val="006B298C"/>
    <w:rsid w:val="006B4E76"/>
    <w:rsid w:val="006D059B"/>
    <w:rsid w:val="006D0DB3"/>
    <w:rsid w:val="006F12C6"/>
    <w:rsid w:val="0070058B"/>
    <w:rsid w:val="0070477E"/>
    <w:rsid w:val="0070536D"/>
    <w:rsid w:val="00706241"/>
    <w:rsid w:val="00714EA2"/>
    <w:rsid w:val="00715A86"/>
    <w:rsid w:val="00716F98"/>
    <w:rsid w:val="00723A95"/>
    <w:rsid w:val="00723CC0"/>
    <w:rsid w:val="00736E39"/>
    <w:rsid w:val="00740E7B"/>
    <w:rsid w:val="007428E9"/>
    <w:rsid w:val="00751B5D"/>
    <w:rsid w:val="00760CFC"/>
    <w:rsid w:val="0077450D"/>
    <w:rsid w:val="0078037F"/>
    <w:rsid w:val="007A031D"/>
    <w:rsid w:val="007B4D30"/>
    <w:rsid w:val="007C22A5"/>
    <w:rsid w:val="007C2ED4"/>
    <w:rsid w:val="007C4903"/>
    <w:rsid w:val="007D503B"/>
    <w:rsid w:val="007E04B0"/>
    <w:rsid w:val="007E0B23"/>
    <w:rsid w:val="007E1B13"/>
    <w:rsid w:val="007E4239"/>
    <w:rsid w:val="007F02F3"/>
    <w:rsid w:val="007F2A66"/>
    <w:rsid w:val="007F2FEA"/>
    <w:rsid w:val="00822128"/>
    <w:rsid w:val="0083153B"/>
    <w:rsid w:val="008347B2"/>
    <w:rsid w:val="00837F7E"/>
    <w:rsid w:val="00843D1E"/>
    <w:rsid w:val="00852326"/>
    <w:rsid w:val="0085254F"/>
    <w:rsid w:val="00861038"/>
    <w:rsid w:val="008642FF"/>
    <w:rsid w:val="00867320"/>
    <w:rsid w:val="00867E39"/>
    <w:rsid w:val="0087496E"/>
    <w:rsid w:val="0087503C"/>
    <w:rsid w:val="008763CC"/>
    <w:rsid w:val="008815EE"/>
    <w:rsid w:val="00884196"/>
    <w:rsid w:val="008945C9"/>
    <w:rsid w:val="00896A6A"/>
    <w:rsid w:val="008A5213"/>
    <w:rsid w:val="008B4286"/>
    <w:rsid w:val="008B5834"/>
    <w:rsid w:val="008C5799"/>
    <w:rsid w:val="008C6BB0"/>
    <w:rsid w:val="008D50EE"/>
    <w:rsid w:val="008D7601"/>
    <w:rsid w:val="008E1889"/>
    <w:rsid w:val="008F04DC"/>
    <w:rsid w:val="008F5C54"/>
    <w:rsid w:val="009005E9"/>
    <w:rsid w:val="009020CA"/>
    <w:rsid w:val="00910FD8"/>
    <w:rsid w:val="00915BAF"/>
    <w:rsid w:val="00916E49"/>
    <w:rsid w:val="0092045F"/>
    <w:rsid w:val="00924CB8"/>
    <w:rsid w:val="0093163B"/>
    <w:rsid w:val="00931AA9"/>
    <w:rsid w:val="009325CA"/>
    <w:rsid w:val="0095355D"/>
    <w:rsid w:val="00961E93"/>
    <w:rsid w:val="00967193"/>
    <w:rsid w:val="00971B3D"/>
    <w:rsid w:val="0097390F"/>
    <w:rsid w:val="0097798D"/>
    <w:rsid w:val="00985755"/>
    <w:rsid w:val="009908C8"/>
    <w:rsid w:val="00990C64"/>
    <w:rsid w:val="009911D9"/>
    <w:rsid w:val="009928B8"/>
    <w:rsid w:val="00992D58"/>
    <w:rsid w:val="009952D4"/>
    <w:rsid w:val="00996A06"/>
    <w:rsid w:val="009A54CE"/>
    <w:rsid w:val="009A6C51"/>
    <w:rsid w:val="009A7DDE"/>
    <w:rsid w:val="009B05B7"/>
    <w:rsid w:val="009B0AA7"/>
    <w:rsid w:val="009C24C4"/>
    <w:rsid w:val="009C6DF1"/>
    <w:rsid w:val="009D27DC"/>
    <w:rsid w:val="009D4530"/>
    <w:rsid w:val="009E3D33"/>
    <w:rsid w:val="009E6AD8"/>
    <w:rsid w:val="009F0A18"/>
    <w:rsid w:val="009F302D"/>
    <w:rsid w:val="009F3C95"/>
    <w:rsid w:val="009F7921"/>
    <w:rsid w:val="00A0300D"/>
    <w:rsid w:val="00A04B0B"/>
    <w:rsid w:val="00A04D7B"/>
    <w:rsid w:val="00A174CC"/>
    <w:rsid w:val="00A2357C"/>
    <w:rsid w:val="00A23D47"/>
    <w:rsid w:val="00A3603C"/>
    <w:rsid w:val="00A3681D"/>
    <w:rsid w:val="00A52D75"/>
    <w:rsid w:val="00A54A0B"/>
    <w:rsid w:val="00A56B9A"/>
    <w:rsid w:val="00A57BB8"/>
    <w:rsid w:val="00A6338C"/>
    <w:rsid w:val="00A65892"/>
    <w:rsid w:val="00A71228"/>
    <w:rsid w:val="00A770D7"/>
    <w:rsid w:val="00A77318"/>
    <w:rsid w:val="00A86BD5"/>
    <w:rsid w:val="00A962D4"/>
    <w:rsid w:val="00AB1516"/>
    <w:rsid w:val="00AB26D5"/>
    <w:rsid w:val="00AC2018"/>
    <w:rsid w:val="00AC27E5"/>
    <w:rsid w:val="00AD3234"/>
    <w:rsid w:val="00AD4FF8"/>
    <w:rsid w:val="00AD53C1"/>
    <w:rsid w:val="00AD759B"/>
    <w:rsid w:val="00AE2E57"/>
    <w:rsid w:val="00AF472D"/>
    <w:rsid w:val="00B0161D"/>
    <w:rsid w:val="00B03730"/>
    <w:rsid w:val="00B201BF"/>
    <w:rsid w:val="00B21A6B"/>
    <w:rsid w:val="00B24E6C"/>
    <w:rsid w:val="00B25A3C"/>
    <w:rsid w:val="00B35CC8"/>
    <w:rsid w:val="00B36F90"/>
    <w:rsid w:val="00B37EED"/>
    <w:rsid w:val="00B46AEE"/>
    <w:rsid w:val="00B47589"/>
    <w:rsid w:val="00B5260E"/>
    <w:rsid w:val="00B714CD"/>
    <w:rsid w:val="00B75E7D"/>
    <w:rsid w:val="00B84F91"/>
    <w:rsid w:val="00B85407"/>
    <w:rsid w:val="00B94BE4"/>
    <w:rsid w:val="00BA0ED5"/>
    <w:rsid w:val="00BA116D"/>
    <w:rsid w:val="00BA6393"/>
    <w:rsid w:val="00BB3377"/>
    <w:rsid w:val="00BB58F4"/>
    <w:rsid w:val="00BD3129"/>
    <w:rsid w:val="00BD31C0"/>
    <w:rsid w:val="00BD6245"/>
    <w:rsid w:val="00BF6F0A"/>
    <w:rsid w:val="00C01B20"/>
    <w:rsid w:val="00C04E10"/>
    <w:rsid w:val="00C0669D"/>
    <w:rsid w:val="00C0733C"/>
    <w:rsid w:val="00C1410A"/>
    <w:rsid w:val="00C219F7"/>
    <w:rsid w:val="00C34AE0"/>
    <w:rsid w:val="00C368A6"/>
    <w:rsid w:val="00C43B0E"/>
    <w:rsid w:val="00C45378"/>
    <w:rsid w:val="00C4677C"/>
    <w:rsid w:val="00C50A2B"/>
    <w:rsid w:val="00C5369D"/>
    <w:rsid w:val="00C54BF6"/>
    <w:rsid w:val="00C619BB"/>
    <w:rsid w:val="00C70414"/>
    <w:rsid w:val="00C80508"/>
    <w:rsid w:val="00C96312"/>
    <w:rsid w:val="00CA22CE"/>
    <w:rsid w:val="00CA58F3"/>
    <w:rsid w:val="00CA6968"/>
    <w:rsid w:val="00CA6F23"/>
    <w:rsid w:val="00CA7702"/>
    <w:rsid w:val="00CB02A2"/>
    <w:rsid w:val="00CC1886"/>
    <w:rsid w:val="00CD0591"/>
    <w:rsid w:val="00CD2D7A"/>
    <w:rsid w:val="00CD2F65"/>
    <w:rsid w:val="00CD3DDB"/>
    <w:rsid w:val="00CE2099"/>
    <w:rsid w:val="00CE2FA5"/>
    <w:rsid w:val="00CE39FE"/>
    <w:rsid w:val="00CE67A2"/>
    <w:rsid w:val="00D12902"/>
    <w:rsid w:val="00D16941"/>
    <w:rsid w:val="00D21CAE"/>
    <w:rsid w:val="00D2552B"/>
    <w:rsid w:val="00D259A5"/>
    <w:rsid w:val="00D3380F"/>
    <w:rsid w:val="00D33F8F"/>
    <w:rsid w:val="00D37B49"/>
    <w:rsid w:val="00D427C8"/>
    <w:rsid w:val="00D44135"/>
    <w:rsid w:val="00D45238"/>
    <w:rsid w:val="00D50013"/>
    <w:rsid w:val="00D5552C"/>
    <w:rsid w:val="00D560AD"/>
    <w:rsid w:val="00D65904"/>
    <w:rsid w:val="00D66C51"/>
    <w:rsid w:val="00D6747A"/>
    <w:rsid w:val="00D761B1"/>
    <w:rsid w:val="00D7627A"/>
    <w:rsid w:val="00D87D99"/>
    <w:rsid w:val="00D93104"/>
    <w:rsid w:val="00DA0E8C"/>
    <w:rsid w:val="00DA16C6"/>
    <w:rsid w:val="00DA5B1D"/>
    <w:rsid w:val="00DB09EB"/>
    <w:rsid w:val="00DC3E08"/>
    <w:rsid w:val="00DD3805"/>
    <w:rsid w:val="00DD4706"/>
    <w:rsid w:val="00DE13C0"/>
    <w:rsid w:val="00DE508F"/>
    <w:rsid w:val="00DE6B9A"/>
    <w:rsid w:val="00DE7C9D"/>
    <w:rsid w:val="00DF48F2"/>
    <w:rsid w:val="00E00401"/>
    <w:rsid w:val="00E034BE"/>
    <w:rsid w:val="00E03A24"/>
    <w:rsid w:val="00E1338B"/>
    <w:rsid w:val="00E15692"/>
    <w:rsid w:val="00E16720"/>
    <w:rsid w:val="00E170C8"/>
    <w:rsid w:val="00E175AC"/>
    <w:rsid w:val="00E3087A"/>
    <w:rsid w:val="00E34576"/>
    <w:rsid w:val="00E43C09"/>
    <w:rsid w:val="00E63319"/>
    <w:rsid w:val="00E67512"/>
    <w:rsid w:val="00E77630"/>
    <w:rsid w:val="00E850BC"/>
    <w:rsid w:val="00E91726"/>
    <w:rsid w:val="00EA556A"/>
    <w:rsid w:val="00EA69DF"/>
    <w:rsid w:val="00EA6F75"/>
    <w:rsid w:val="00EB175A"/>
    <w:rsid w:val="00EB2517"/>
    <w:rsid w:val="00EB3294"/>
    <w:rsid w:val="00EB5E1B"/>
    <w:rsid w:val="00ED188E"/>
    <w:rsid w:val="00ED2467"/>
    <w:rsid w:val="00ED3E86"/>
    <w:rsid w:val="00ED5B89"/>
    <w:rsid w:val="00ED5BEF"/>
    <w:rsid w:val="00EE3F76"/>
    <w:rsid w:val="00EF647A"/>
    <w:rsid w:val="00F12494"/>
    <w:rsid w:val="00F14DEB"/>
    <w:rsid w:val="00F15444"/>
    <w:rsid w:val="00F17DCB"/>
    <w:rsid w:val="00F21F7D"/>
    <w:rsid w:val="00F2596D"/>
    <w:rsid w:val="00F268BD"/>
    <w:rsid w:val="00F30D5C"/>
    <w:rsid w:val="00F32ADB"/>
    <w:rsid w:val="00F36C72"/>
    <w:rsid w:val="00F44345"/>
    <w:rsid w:val="00F53E99"/>
    <w:rsid w:val="00F54086"/>
    <w:rsid w:val="00F60229"/>
    <w:rsid w:val="00F62C9E"/>
    <w:rsid w:val="00F67109"/>
    <w:rsid w:val="00F70590"/>
    <w:rsid w:val="00F7660F"/>
    <w:rsid w:val="00F802F0"/>
    <w:rsid w:val="00F83D0A"/>
    <w:rsid w:val="00F9280B"/>
    <w:rsid w:val="00F93817"/>
    <w:rsid w:val="00F9437A"/>
    <w:rsid w:val="00FA0F0C"/>
    <w:rsid w:val="00FA4AD9"/>
    <w:rsid w:val="00FA5B95"/>
    <w:rsid w:val="00FA5F52"/>
    <w:rsid w:val="00FA61E1"/>
    <w:rsid w:val="00FB3F5C"/>
    <w:rsid w:val="00FD00D3"/>
    <w:rsid w:val="00FD1EAB"/>
    <w:rsid w:val="00FD4F99"/>
    <w:rsid w:val="00FD7DEB"/>
    <w:rsid w:val="00FE40B9"/>
    <w:rsid w:val="00FE6B97"/>
    <w:rsid w:val="00FE6EBF"/>
    <w:rsid w:val="00FF41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textbox inset="5.85pt,.7pt,5.85pt,.7pt"/>
    </o:shapedefaults>
    <o:shapelayout v:ext="edit">
      <o:idmap v:ext="edit" data="2"/>
    </o:shapelayout>
  </w:shapeDefaults>
  <w:decimalSymbol w:val="."/>
  <w:listSeparator w:val=","/>
  <w14:docId w14:val="55D578D2"/>
  <w15:docId w15:val="{E5A7C67D-C67A-514A-969E-A3FDEE91B4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E91726"/>
    <w:rPr>
      <w:rFonts w:ascii="MS PGothic" w:eastAsia="MS PGothic" w:hAnsi="MS PGothic" w:cs="MS PGothic"/>
      <w:lang w:val="en-US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8347B2"/>
    <w:pPr>
      <w:keepNext/>
      <w:outlineLvl w:val="0"/>
    </w:pPr>
    <w:rPr>
      <w:rFonts w:asciiTheme="majorHAnsi" w:eastAsiaTheme="majorEastAsia" w:hAnsiTheme="majorHAnsi" w:cstheme="majorBid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odyTextIndentChar">
    <w:name w:val="Body Text Indent Char"/>
    <w:basedOn w:val="DefaultParagraphFont"/>
    <w:link w:val="BodyTextIndent"/>
    <w:semiHidden/>
    <w:qFormat/>
    <w:rsid w:val="00F05B35"/>
    <w:rPr>
      <w:rFonts w:ascii="Times" w:eastAsia="Times" w:hAnsi="Times" w:cs="Times New Roman"/>
      <w:szCs w:val="20"/>
      <w:lang w:val="en-US" w:eastAsia="en-GB"/>
    </w:rPr>
  </w:style>
  <w:style w:type="character" w:customStyle="1" w:styleId="InternetLink">
    <w:name w:val="Internet Link"/>
    <w:rsid w:val="00F05B35"/>
    <w:rPr>
      <w:color w:val="0000FF"/>
      <w:u w:val="singl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6C6960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refsource">
    <w:name w:val="refsource"/>
    <w:basedOn w:val="DefaultParagraphFont"/>
    <w:qFormat/>
    <w:rsid w:val="006C6960"/>
  </w:style>
  <w:style w:type="character" w:customStyle="1" w:styleId="HeaderChar">
    <w:name w:val="Header Char"/>
    <w:basedOn w:val="DefaultParagraphFont"/>
    <w:link w:val="Head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4609D1"/>
    <w:rPr>
      <w:rFonts w:ascii="Times New Roman" w:eastAsia="Times New Roman" w:hAnsi="Times New Roman" w:cs="Times New Roman"/>
      <w:lang w:val="en-US"/>
    </w:rPr>
  </w:style>
  <w:style w:type="character" w:customStyle="1" w:styleId="VisitedInternetLink">
    <w:name w:val="Visited Internet Link"/>
    <w:rPr>
      <w:color w:val="80000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Arial Unicode MS"/>
      <w:sz w:val="28"/>
      <w:szCs w:val="28"/>
      <w:lang w:eastAsia="en-US"/>
    </w:rPr>
  </w:style>
  <w:style w:type="paragraph" w:styleId="BodyText">
    <w:name w:val="Body Text"/>
    <w:basedOn w:val="Normal"/>
    <w:pPr>
      <w:spacing w:after="140" w:line="276" w:lineRule="auto"/>
    </w:pPr>
    <w:rPr>
      <w:rFonts w:ascii="Times New Roman" w:eastAsia="Times New Roman" w:hAnsi="Times New Roman" w:cs="Times New Roman"/>
      <w:lang w:eastAsia="en-US"/>
    </w:r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ascii="Times New Roman" w:eastAsia="Times New Roman" w:hAnsi="Times New Roman" w:cs="Arial Unicode MS"/>
      <w:i/>
      <w:iCs/>
      <w:lang w:eastAsia="en-US"/>
    </w:rPr>
  </w:style>
  <w:style w:type="paragraph" w:customStyle="1" w:styleId="Index">
    <w:name w:val="Index"/>
    <w:basedOn w:val="Normal"/>
    <w:qFormat/>
    <w:pPr>
      <w:suppressLineNumbers/>
    </w:pPr>
    <w:rPr>
      <w:rFonts w:ascii="Times New Roman" w:eastAsia="Times New Roman" w:hAnsi="Times New Roman" w:cs="Arial Unicode MS"/>
      <w:lang w:eastAsia="en-US"/>
    </w:rPr>
  </w:style>
  <w:style w:type="paragraph" w:styleId="BodyTextIndent">
    <w:name w:val="Body Text Indent"/>
    <w:basedOn w:val="Normal"/>
    <w:link w:val="BodyTextIndentChar"/>
    <w:semiHidden/>
    <w:rsid w:val="00F05B35"/>
    <w:pPr>
      <w:ind w:left="2880" w:hanging="2880"/>
    </w:pPr>
    <w:rPr>
      <w:rFonts w:ascii="Times" w:eastAsia="Times" w:hAnsi="Times" w:cs="Times New Roman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6C6960"/>
    <w:rPr>
      <w:rFonts w:ascii="Times New Roman" w:eastAsia="Times New Roman" w:hAnsi="Times New Roman" w:cs="Times New Roman"/>
      <w:sz w:val="18"/>
      <w:szCs w:val="18"/>
      <w:lang w:eastAsia="en-US"/>
    </w:rPr>
  </w:style>
  <w:style w:type="paragraph" w:customStyle="1" w:styleId="HeaderandFooter">
    <w:name w:val="Header and Footer"/>
    <w:basedOn w:val="Normal"/>
    <w:qFormat/>
    <w:rPr>
      <w:rFonts w:ascii="Times New Roman" w:eastAsia="Times New Roman" w:hAnsi="Times New Roman" w:cs="Times New Roman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4609D1"/>
    <w:pPr>
      <w:tabs>
        <w:tab w:val="center" w:pos="4513"/>
        <w:tab w:val="right" w:pos="9026"/>
      </w:tabs>
    </w:pPr>
    <w:rPr>
      <w:rFonts w:ascii="Times New Roman" w:eastAsia="Times New Roman" w:hAnsi="Times New Roman" w:cs="Times New Roman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4609D1"/>
    <w:pPr>
      <w:tabs>
        <w:tab w:val="center" w:pos="4513"/>
        <w:tab w:val="right" w:pos="9026"/>
      </w:tabs>
    </w:pPr>
    <w:rPr>
      <w:rFonts w:ascii="Times New Roman" w:eastAsia="Times New Roman" w:hAnsi="Times New Roman" w:cs="Times New Roman"/>
      <w:lang w:eastAsia="en-US"/>
    </w:rPr>
  </w:style>
  <w:style w:type="table" w:styleId="TableGrid">
    <w:name w:val="Table Grid"/>
    <w:basedOn w:val="TableNormal"/>
    <w:uiPriority w:val="39"/>
    <w:rsid w:val="00F05B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Pr>
      <w:rFonts w:ascii="Times New Roman" w:eastAsia="Times New Roman" w:hAnsi="Times New Roman" w:cs="Times New Roman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3797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797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37970"/>
    <w:rPr>
      <w:color w:val="954F72" w:themeColor="followedHyperlink"/>
      <w:u w:val="single"/>
    </w:rPr>
  </w:style>
  <w:style w:type="paragraph" w:styleId="NormalWeb">
    <w:name w:val="Normal (Web)"/>
    <w:basedOn w:val="Normal"/>
    <w:link w:val="NormalWebChar"/>
    <w:uiPriority w:val="99"/>
    <w:unhideWhenUsed/>
    <w:rsid w:val="009A7DDE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0"/>
    <w:rsid w:val="009A7DDE"/>
    <w:pPr>
      <w:jc w:val="center"/>
    </w:pPr>
    <w:rPr>
      <w:rFonts w:ascii="Times New Roman" w:eastAsia="Times New Roman" w:hAnsi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9A7DDE"/>
    <w:rPr>
      <w:rFonts w:ascii="MS PGothic" w:eastAsia="MS PGothic" w:hAnsi="MS PGothic" w:cs="MS PGothic"/>
      <w:lang w:val="en-US" w:eastAsia="ja-JP"/>
    </w:rPr>
  </w:style>
  <w:style w:type="character" w:customStyle="1" w:styleId="EndNoteBibliographyTitle0">
    <w:name w:val="EndNote Bibliography Title (文字)"/>
    <w:basedOn w:val="NormalWebChar"/>
    <w:link w:val="EndNoteBibliographyTitle"/>
    <w:rsid w:val="009A7DDE"/>
    <w:rPr>
      <w:rFonts w:ascii="Times New Roman" w:eastAsia="Times New Roman" w:hAnsi="Times New Roman" w:cs="Times New Roman"/>
      <w:lang w:val="en-US" w:eastAsia="ja-JP"/>
    </w:rPr>
  </w:style>
  <w:style w:type="paragraph" w:customStyle="1" w:styleId="EndNoteBibliography">
    <w:name w:val="EndNote Bibliography"/>
    <w:basedOn w:val="Normal"/>
    <w:link w:val="EndNoteBibliography0"/>
    <w:rsid w:val="009A7DDE"/>
    <w:rPr>
      <w:rFonts w:ascii="Times New Roman" w:eastAsia="Times New Roman" w:hAnsi="Times New Roman" w:cs="Times New Roman"/>
    </w:rPr>
  </w:style>
  <w:style w:type="character" w:customStyle="1" w:styleId="EndNoteBibliography0">
    <w:name w:val="EndNote Bibliography (文字)"/>
    <w:basedOn w:val="NormalWebChar"/>
    <w:link w:val="EndNoteBibliography"/>
    <w:rsid w:val="009A7DDE"/>
    <w:rPr>
      <w:rFonts w:ascii="Times New Roman" w:eastAsia="Times New Roman" w:hAnsi="Times New Roman" w:cs="Times New Roman"/>
      <w:lang w:val="en-US" w:eastAsia="ja-JP"/>
    </w:rPr>
  </w:style>
  <w:style w:type="paragraph" w:styleId="ListParagraph">
    <w:name w:val="List Paragraph"/>
    <w:basedOn w:val="Normal"/>
    <w:uiPriority w:val="34"/>
    <w:qFormat/>
    <w:rsid w:val="009A7DDE"/>
    <w:pPr>
      <w:ind w:leftChars="400" w:left="960"/>
    </w:pPr>
    <w:rPr>
      <w:rFonts w:ascii="Times New Roman" w:eastAsia="Times New Roman" w:hAnsi="Times New Roman" w:cs="Times New Roman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59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599C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5B599C"/>
    <w:rPr>
      <w:rFonts w:ascii="Times New Roman" w:eastAsia="Times New Roman" w:hAnsi="Times New Roman" w:cs="Times New Roman"/>
      <w:lang w:val="en-US"/>
    </w:rPr>
  </w:style>
  <w:style w:type="character" w:customStyle="1" w:styleId="ncbi-doc-authors">
    <w:name w:val="ncbi-doc-authors"/>
    <w:basedOn w:val="DefaultParagraphFont"/>
    <w:rsid w:val="002575F6"/>
  </w:style>
  <w:style w:type="character" w:customStyle="1" w:styleId="Heading1Char">
    <w:name w:val="Heading 1 Char"/>
    <w:basedOn w:val="DefaultParagraphFont"/>
    <w:link w:val="Heading1"/>
    <w:uiPriority w:val="9"/>
    <w:rsid w:val="008347B2"/>
    <w:rPr>
      <w:rFonts w:asciiTheme="majorHAnsi" w:eastAsiaTheme="majorEastAsia" w:hAnsiTheme="majorHAnsi" w:cstheme="majorBidi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D3E86"/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D3E86"/>
    <w:rPr>
      <w:rFonts w:ascii="Courier New" w:eastAsia="Times New Roman" w:hAnsi="Courier New" w:cs="Courier New"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49325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6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9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8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28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49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24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2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667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29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212433">
          <w:marLeft w:val="0"/>
          <w:marRight w:val="0"/>
          <w:marTop w:val="0"/>
          <w:marBottom w:val="0"/>
          <w:divBdr>
            <w:top w:val="single" w:sz="6" w:space="0" w:color="F0F0F0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58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666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51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68863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311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78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54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7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86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4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81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2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64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21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114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487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7444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57292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0239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86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22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27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09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94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9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341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78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2324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78515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2756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08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emf"/><Relationship Id="rId18" Type="http://schemas.openxmlformats.org/officeDocument/2006/relationships/image" Target="media/image8.emf"/><Relationship Id="rId26" Type="http://schemas.openxmlformats.org/officeDocument/2006/relationships/hyperlink" Target="https://www.ncbi.nlm.nih.gov/nuccore/NC_016759.1" TargetMode="External"/><Relationship Id="rId39" Type="http://schemas.openxmlformats.org/officeDocument/2006/relationships/hyperlink" Target="https://www.ncbi.nlm.nih.gov/nuccore/NC_013462.1" TargetMode="External"/><Relationship Id="rId21" Type="http://schemas.openxmlformats.org/officeDocument/2006/relationships/hyperlink" Target="https://www.ncbi.nlm.nih.gov/nuccore/NC_026140.1" TargetMode="External"/><Relationship Id="rId34" Type="http://schemas.openxmlformats.org/officeDocument/2006/relationships/hyperlink" Target="https://www.ncbi.nlm.nih.gov/nuccore/KF688736.1" TargetMode="External"/><Relationship Id="rId42" Type="http://schemas.openxmlformats.org/officeDocument/2006/relationships/hyperlink" Target="https://www.ncbi.nlm.nih.gov/nuccore/NC_003823.1" TargetMode="External"/><Relationship Id="rId47" Type="http://schemas.openxmlformats.org/officeDocument/2006/relationships/hyperlink" Target="https://www.ncbi.nlm.nih.gov/nuccore/NC_013469.1" TargetMode="External"/><Relationship Id="rId50" Type="http://schemas.openxmlformats.org/officeDocument/2006/relationships/hyperlink" Target="https://www.ncbi.nlm.nih.gov/nuccore/NC_025218.2" TargetMode="External"/><Relationship Id="rId55" Type="http://schemas.openxmlformats.org/officeDocument/2006/relationships/hyperlink" Target="https://www.ncbi.nlm.nih.gov/nuccore/NC_007915.3" TargetMode="External"/><Relationship Id="rId63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cran.r-project.org/web/packages/ggplot2" TargetMode="External"/><Relationship Id="rId29" Type="http://schemas.openxmlformats.org/officeDocument/2006/relationships/hyperlink" Target="https://www.ncbi.nlm.nih.gov/assembly/GCF_000865945.1/" TargetMode="External"/><Relationship Id="rId11" Type="http://schemas.openxmlformats.org/officeDocument/2006/relationships/image" Target="media/image3.emf"/><Relationship Id="rId24" Type="http://schemas.openxmlformats.org/officeDocument/2006/relationships/hyperlink" Target="https://www.ncbi.nlm.nih.gov/genome/12464?genome_assembly_id=443177" TargetMode="External"/><Relationship Id="rId32" Type="http://schemas.openxmlformats.org/officeDocument/2006/relationships/hyperlink" Target="https://www.ncbi.nlm.nih.gov/nuccore/NC_007541.1" TargetMode="External"/><Relationship Id="rId37" Type="http://schemas.openxmlformats.org/officeDocument/2006/relationships/hyperlink" Target="https://www.ncbi.nlm.nih.gov/nuccore/KF688739.1" TargetMode="External"/><Relationship Id="rId40" Type="http://schemas.openxmlformats.org/officeDocument/2006/relationships/hyperlink" Target="https://www.ncbi.nlm.nih.gov/nuccore/NC_013463.1" TargetMode="External"/><Relationship Id="rId45" Type="http://schemas.openxmlformats.org/officeDocument/2006/relationships/hyperlink" Target="https://www.ncbi.nlm.nih.gov/nuccore/NC_017991.1" TargetMode="External"/><Relationship Id="rId53" Type="http://schemas.openxmlformats.org/officeDocument/2006/relationships/hyperlink" Target="https://www.ncbi.nlm.nih.gov/nuccore/NC_015639.1" TargetMode="External"/><Relationship Id="rId58" Type="http://schemas.openxmlformats.org/officeDocument/2006/relationships/hyperlink" Target="https://www.ncbi.nlm.nih.gov/nuccore/NC_010989.1" TargetMode="External"/><Relationship Id="rId5" Type="http://schemas.openxmlformats.org/officeDocument/2006/relationships/webSettings" Target="webSettings.xml"/><Relationship Id="rId61" Type="http://schemas.openxmlformats.org/officeDocument/2006/relationships/header" Target="header2.xml"/><Relationship Id="rId19" Type="http://schemas.openxmlformats.org/officeDocument/2006/relationships/hyperlink" Target="https://www.ncbi.nlm.nih.gov/nuccore/NC_003607.2" TargetMode="External"/><Relationship Id="rId14" Type="http://schemas.openxmlformats.org/officeDocument/2006/relationships/image" Target="media/image5.emf"/><Relationship Id="rId22" Type="http://schemas.openxmlformats.org/officeDocument/2006/relationships/hyperlink" Target="https://www.ncbi.nlm.nih.gov/nuccore/NC_003824.1" TargetMode="External"/><Relationship Id="rId27" Type="http://schemas.openxmlformats.org/officeDocument/2006/relationships/hyperlink" Target="https://www.ncbi.nlm.nih.gov/nuccore/NC_016760.1" TargetMode="External"/><Relationship Id="rId30" Type="http://schemas.openxmlformats.org/officeDocument/2006/relationships/hyperlink" Target="https://www.ncbi.nlm.nih.gov/nuccore/NC_007539.1" TargetMode="External"/><Relationship Id="rId35" Type="http://schemas.openxmlformats.org/officeDocument/2006/relationships/hyperlink" Target="https://www.ncbi.nlm.nih.gov/nuccore/KF688737.1" TargetMode="External"/><Relationship Id="rId43" Type="http://schemas.openxmlformats.org/officeDocument/2006/relationships/hyperlink" Target="https://www.ncbi.nlm.nih.gov/assembly/GCF_000899715.1/" TargetMode="External"/><Relationship Id="rId48" Type="http://schemas.openxmlformats.org/officeDocument/2006/relationships/hyperlink" Target="https://www.ncbi.nlm.nih.gov/nuccore/NC_027212.1" TargetMode="External"/><Relationship Id="rId56" Type="http://schemas.openxmlformats.org/officeDocument/2006/relationships/hyperlink" Target="https://www.ncbi.nlm.nih.gov/assembly/GCF_000874585.1/" TargetMode="External"/><Relationship Id="rId64" Type="http://schemas.openxmlformats.org/officeDocument/2006/relationships/theme" Target="theme/theme1.xml"/><Relationship Id="rId8" Type="http://schemas.openxmlformats.org/officeDocument/2006/relationships/image" Target="media/image1.png"/><Relationship Id="rId51" Type="http://schemas.openxmlformats.org/officeDocument/2006/relationships/hyperlink" Target="https://www.ncbi.nlm.nih.gov/nuccore/LC333746.2" TargetMode="External"/><Relationship Id="rId3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image" Target="media/image7.emf"/><Relationship Id="rId25" Type="http://schemas.openxmlformats.org/officeDocument/2006/relationships/hyperlink" Target="https://www.ncbi.nlm.nih.gov/nuccore/NC_016757.1" TargetMode="External"/><Relationship Id="rId33" Type="http://schemas.openxmlformats.org/officeDocument/2006/relationships/hyperlink" Target="https://www.ncbi.nlm.nih.gov/nuccore/NC_007542.1" TargetMode="External"/><Relationship Id="rId38" Type="http://schemas.openxmlformats.org/officeDocument/2006/relationships/hyperlink" Target="https://www.ncbi.nlm.nih.gov/assembly/GCF_000885395.1/" TargetMode="External"/><Relationship Id="rId46" Type="http://schemas.openxmlformats.org/officeDocument/2006/relationships/hyperlink" Target="https://www.ncbi.nlm.nih.gov/nuccore/NC_014359.1" TargetMode="External"/><Relationship Id="rId59" Type="http://schemas.openxmlformats.org/officeDocument/2006/relationships/hyperlink" Target="https://www.ncbi.nlm.nih.gov/nuccore/NC_010990.1" TargetMode="External"/><Relationship Id="rId20" Type="http://schemas.openxmlformats.org/officeDocument/2006/relationships/hyperlink" Target="https://www.ncbi.nlm.nih.gov/nuccore/NC_002063.1" TargetMode="External"/><Relationship Id="rId41" Type="http://schemas.openxmlformats.org/officeDocument/2006/relationships/hyperlink" Target="https://www.ncbi.nlm.nih.gov/nuccore/NC_013999.1" TargetMode="External"/><Relationship Id="rId54" Type="http://schemas.openxmlformats.org/officeDocument/2006/relationships/hyperlink" Target="https://www.ncbi.nlm.nih.gov/nuccore/NC_003555.1" TargetMode="External"/><Relationship Id="rId62" Type="http://schemas.openxmlformats.org/officeDocument/2006/relationships/hyperlink" Target="https://ictv.global/filebrowser/download/588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emf"/><Relationship Id="rId23" Type="http://schemas.openxmlformats.org/officeDocument/2006/relationships/hyperlink" Target="https://www.ncbi.nlm.nih.gov/nuccore/NC_003745.1" TargetMode="External"/><Relationship Id="rId28" Type="http://schemas.openxmlformats.org/officeDocument/2006/relationships/hyperlink" Target="https://www.ncbi.nlm.nih.gov/nuccore/NC_016758.1" TargetMode="External"/><Relationship Id="rId36" Type="http://schemas.openxmlformats.org/officeDocument/2006/relationships/hyperlink" Target="https://www.ncbi.nlm.nih.gov/nuccore/KF688738.1" TargetMode="External"/><Relationship Id="rId49" Type="http://schemas.openxmlformats.org/officeDocument/2006/relationships/hyperlink" Target="https://www.ncbi.nlm.nih.gov/nuccore/NC_040608.1" TargetMode="External"/><Relationship Id="rId57" Type="http://schemas.openxmlformats.org/officeDocument/2006/relationships/hyperlink" Target="https://www.ncbi.nlm.nih.gov/nuccore/NC_010984.1" TargetMode="External"/><Relationship Id="rId10" Type="http://schemas.openxmlformats.org/officeDocument/2006/relationships/image" Target="media/image2.emf"/><Relationship Id="rId31" Type="http://schemas.openxmlformats.org/officeDocument/2006/relationships/hyperlink" Target="https://www.ncbi.nlm.nih.gov/nuccore/NC_007540.1" TargetMode="External"/><Relationship Id="rId44" Type="http://schemas.openxmlformats.org/officeDocument/2006/relationships/hyperlink" Target="https://www.ncbi.nlm.nih.gov/nuccore/NC_017990.1" TargetMode="External"/><Relationship Id="rId52" Type="http://schemas.openxmlformats.org/officeDocument/2006/relationships/hyperlink" Target="https://www.ncbi.nlm.nih.gov/nuccore/NC_040357.1" TargetMode="External"/><Relationship Id="rId60" Type="http://schemas.openxmlformats.org/officeDocument/2006/relationships/hyperlink" Target="https://www.ncbi.nlm.nih.gov/nuccore/NC_010991.1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nsuzuki@okayama-u.ac.j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ＭＳ ゴシック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ＭＳ 明朝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B86167A-5587-7649-8467-5F4E452FFC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4</Pages>
  <Words>15329</Words>
  <Characters>87379</Characters>
  <Application>Microsoft Office Word</Application>
  <DocSecurity>0</DocSecurity>
  <Lines>728</Lines>
  <Paragraphs>20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2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Walker</dc:creator>
  <dc:description/>
  <cp:lastModifiedBy>Sead Sabanadzovic</cp:lastModifiedBy>
  <cp:revision>3</cp:revision>
  <cp:lastPrinted>2023-07-09T17:51:00Z</cp:lastPrinted>
  <dcterms:created xsi:type="dcterms:W3CDTF">2024-03-22T01:25:00Z</dcterms:created>
  <dcterms:modified xsi:type="dcterms:W3CDTF">2024-03-22T01:26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